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3E3B3048"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7B5C24">
        <w:rPr>
          <w:sz w:val="24"/>
          <w:szCs w:val="24"/>
        </w:rPr>
        <w:instrText xml:space="preserve"> ADDIN ZOTERO_ITEM CSL_CITATION {"citationID":"wvNkqj1S","properties":{"formattedCitation":"(Gray, Miller and Hoverman, 2009; Nazir, Spengler and Marschang, 2012)","plainCitation":"(Gray, Miller and Hoverman, 2009; Nazir, Spengler and Marschang,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7B5C24">
        <w:rPr>
          <w:sz w:val="24"/>
        </w:rPr>
        <w:t xml:space="preserve">(Gray, Miller and </w:t>
      </w:r>
      <w:proofErr w:type="spellStart"/>
      <w:r w:rsidR="007B5C24">
        <w:rPr>
          <w:sz w:val="24"/>
        </w:rPr>
        <w:t>Hoverman</w:t>
      </w:r>
      <w:proofErr w:type="spellEnd"/>
      <w:r w:rsidR="007B5C24">
        <w:rPr>
          <w:sz w:val="24"/>
        </w:rPr>
        <w:t xml:space="preserve">, 2009; Nazir, Spengler and </w:t>
      </w:r>
      <w:proofErr w:type="spellStart"/>
      <w:r w:rsidR="007B5C24">
        <w:rPr>
          <w:sz w:val="24"/>
        </w:rPr>
        <w:t>Marschang</w:t>
      </w:r>
      <w:proofErr w:type="spellEnd"/>
      <w:r w:rsidR="007B5C24">
        <w:rPr>
          <w:sz w:val="24"/>
        </w:rPr>
        <w:t>,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7B5C24">
        <w:rPr>
          <w:sz w:val="24"/>
          <w:szCs w:val="24"/>
        </w:rPr>
        <w:instrText xml:space="preserve"> ADDIN ZOTERO_ITEM CSL_CITATION {"citationID":"ic8kfPWD","properties":{"formattedCitation":"(Love {\\i{}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7B5C24" w:rsidRPr="007B5C24">
        <w:rPr>
          <w:sz w:val="24"/>
        </w:rPr>
        <w:t xml:space="preserve">(Love </w:t>
      </w:r>
      <w:r w:rsidR="007B5C24" w:rsidRPr="007B5C24">
        <w:rPr>
          <w:i/>
          <w:iCs/>
          <w:sz w:val="24"/>
        </w:rPr>
        <w:t>et al.</w:t>
      </w:r>
      <w:r w:rsidR="007B5C24" w:rsidRPr="007B5C24">
        <w:rPr>
          <w:sz w:val="24"/>
        </w:rPr>
        <w:t>,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7B5C24">
        <w:rPr>
          <w:sz w:val="24"/>
          <w:szCs w:val="24"/>
        </w:rPr>
        <w:instrText xml:space="preserve"> ADDIN ZOTERO_ITEM CSL_CITATION {"citationID":"03lFHLqu","properties":{"formattedCitation":"(Sibly and Hone, 2002; Savage {\\i{}et al.}, 2004)","plainCitation":"(Sibly and Hone, 2002; Savage et al., 2004)","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7B5C24" w:rsidRPr="007B5C24">
        <w:rPr>
          <w:sz w:val="24"/>
        </w:rPr>
        <w:t>(</w:t>
      </w:r>
      <w:proofErr w:type="spellStart"/>
      <w:r w:rsidR="007B5C24" w:rsidRPr="007B5C24">
        <w:rPr>
          <w:sz w:val="24"/>
        </w:rPr>
        <w:t>Sibly</w:t>
      </w:r>
      <w:proofErr w:type="spellEnd"/>
      <w:r w:rsidR="007B5C24" w:rsidRPr="007B5C24">
        <w:rPr>
          <w:sz w:val="24"/>
        </w:rPr>
        <w:t xml:space="preserve"> and Hone, 2002; Savage </w:t>
      </w:r>
      <w:r w:rsidR="007B5C24" w:rsidRPr="007B5C24">
        <w:rPr>
          <w:i/>
          <w:iCs/>
          <w:sz w:val="24"/>
        </w:rPr>
        <w:t>et al.</w:t>
      </w:r>
      <w:r w:rsidR="007B5C24" w:rsidRPr="007B5C24">
        <w:rPr>
          <w:sz w:val="24"/>
        </w:rPr>
        <w:t>, 2004)</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7B5C24">
        <w:rPr>
          <w:sz w:val="24"/>
          <w:szCs w:val="24"/>
        </w:rPr>
        <w:instrText xml:space="preserve"> ADDIN ZOTERO_ITEM CSL_CITATION {"citationID":"UHFEkfdp","properties":{"formattedCitation":"(Blaustein {\\i{}et al.}, 2010; Altizer {\\i{}et al.}, 2013)","plainCitation":"(Blaustein et al., 2010; Altizer et al., 2013)","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7B5C24" w:rsidRPr="007B5C24">
        <w:rPr>
          <w:sz w:val="24"/>
        </w:rPr>
        <w:t>(</w:t>
      </w:r>
      <w:proofErr w:type="spellStart"/>
      <w:r w:rsidR="007B5C24" w:rsidRPr="007B5C24">
        <w:rPr>
          <w:sz w:val="24"/>
        </w:rPr>
        <w:t>Blaustein</w:t>
      </w:r>
      <w:proofErr w:type="spellEnd"/>
      <w:r w:rsidR="007B5C24" w:rsidRPr="007B5C24">
        <w:rPr>
          <w:sz w:val="24"/>
        </w:rPr>
        <w:t xml:space="preserve"> </w:t>
      </w:r>
      <w:r w:rsidR="007B5C24" w:rsidRPr="007B5C24">
        <w:rPr>
          <w:i/>
          <w:iCs/>
          <w:sz w:val="24"/>
        </w:rPr>
        <w:t>et al.</w:t>
      </w:r>
      <w:r w:rsidR="007B5C24" w:rsidRPr="007B5C24">
        <w:rPr>
          <w:sz w:val="24"/>
        </w:rPr>
        <w:t xml:space="preserve">, 2010; </w:t>
      </w:r>
      <w:proofErr w:type="spellStart"/>
      <w:r w:rsidR="007B5C24" w:rsidRPr="007B5C24">
        <w:rPr>
          <w:sz w:val="24"/>
        </w:rPr>
        <w:t>Altizer</w:t>
      </w:r>
      <w:proofErr w:type="spellEnd"/>
      <w:r w:rsidR="007B5C24" w:rsidRPr="007B5C24">
        <w:rPr>
          <w:sz w:val="24"/>
        </w:rPr>
        <w:t xml:space="preserve"> </w:t>
      </w:r>
      <w:r w:rsidR="007B5C24" w:rsidRPr="007B5C24">
        <w:rPr>
          <w:i/>
          <w:iCs/>
          <w:sz w:val="24"/>
        </w:rPr>
        <w:t>et al.</w:t>
      </w:r>
      <w:r w:rsidR="007B5C24" w:rsidRPr="007B5C24">
        <w:rPr>
          <w:sz w:val="24"/>
        </w:rPr>
        <w:t>, 2013)</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7B5C24">
        <w:rPr>
          <w:sz w:val="24"/>
          <w:szCs w:val="24"/>
        </w:rPr>
        <w:instrText xml:space="preserve"> ADDIN ZOTERO_ITEM CSL_CITATION {"citationID":"kW9RQWx8","properties":{"formattedCitation":"(Johnson, Ostfeld and Keesing, 2015; Rohr {\\i{}et al.}, 2019)","plainCitation":"(Johnson, Ostfeld and Keesing,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7B5C24" w:rsidRPr="007B5C24">
        <w:rPr>
          <w:sz w:val="24"/>
        </w:rPr>
        <w:t xml:space="preserve">(Johnson, </w:t>
      </w:r>
      <w:proofErr w:type="spellStart"/>
      <w:r w:rsidR="007B5C24" w:rsidRPr="007B5C24">
        <w:rPr>
          <w:sz w:val="24"/>
        </w:rPr>
        <w:t>Ostfeld</w:t>
      </w:r>
      <w:proofErr w:type="spellEnd"/>
      <w:r w:rsidR="007B5C24" w:rsidRPr="007B5C24">
        <w:rPr>
          <w:sz w:val="24"/>
        </w:rPr>
        <w:t xml:space="preserve"> and </w:t>
      </w:r>
      <w:proofErr w:type="spellStart"/>
      <w:r w:rsidR="007B5C24" w:rsidRPr="007B5C24">
        <w:rPr>
          <w:sz w:val="24"/>
        </w:rPr>
        <w:t>Keesing</w:t>
      </w:r>
      <w:proofErr w:type="spellEnd"/>
      <w:r w:rsidR="007B5C24" w:rsidRPr="007B5C24">
        <w:rPr>
          <w:sz w:val="24"/>
        </w:rPr>
        <w:t xml:space="preserve">, 2015; Rohr </w:t>
      </w:r>
      <w:r w:rsidR="007B5C24" w:rsidRPr="007B5C24">
        <w:rPr>
          <w:i/>
          <w:iCs/>
          <w:sz w:val="24"/>
        </w:rPr>
        <w:t>et al.</w:t>
      </w:r>
      <w:r w:rsidR="007B5C24" w:rsidRPr="007B5C24">
        <w:rPr>
          <w:sz w:val="24"/>
        </w:rPr>
        <w:t>,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7B5C24">
        <w:rPr>
          <w:sz w:val="24"/>
          <w:szCs w:val="24"/>
        </w:rPr>
        <w:instrText xml:space="preserve"> ADDIN ZOTERO_ITEM CSL_CITATION {"citationID":"cDLEXQAk","properties":{"formattedCitation":"(Cohen {\\i{}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7B5C24">
        <w:rPr>
          <w:rFonts w:ascii="Cambria Math" w:hAnsi="Cambria Math" w:cs="Cambria Math"/>
          <w:sz w:val="24"/>
          <w:szCs w:val="24"/>
        </w:rPr>
        <w:instrText>∼</w:instrText>
      </w:r>
      <w:r w:rsidR="007B5C24">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7B5C24" w:rsidRPr="007B5C24">
        <w:rPr>
          <w:sz w:val="24"/>
        </w:rPr>
        <w:t xml:space="preserve">(Cohen </w:t>
      </w:r>
      <w:r w:rsidR="007B5C24" w:rsidRPr="007B5C24">
        <w:rPr>
          <w:i/>
          <w:iCs/>
          <w:sz w:val="24"/>
        </w:rPr>
        <w:t>et al.</w:t>
      </w:r>
      <w:r w:rsidR="007B5C24" w:rsidRPr="007B5C24">
        <w:rPr>
          <w:sz w:val="24"/>
        </w:rPr>
        <w:t>, 2016)</w:t>
      </w:r>
      <w:r w:rsidRPr="1646E0A0">
        <w:rPr>
          <w:sz w:val="24"/>
          <w:szCs w:val="24"/>
        </w:rPr>
        <w:fldChar w:fldCharType="end"/>
      </w:r>
      <w:r w:rsidRPr="1646E0A0">
        <w:rPr>
          <w:sz w:val="24"/>
          <w:szCs w:val="24"/>
        </w:rPr>
        <w:t xml:space="preserve">. </w:t>
      </w:r>
    </w:p>
    <w:p w14:paraId="15940E3A" w14:textId="3F7B6DAC"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7B5C24">
        <w:rPr>
          <w:sz w:val="24"/>
          <w:szCs w:val="24"/>
        </w:rPr>
        <w:instrText xml:space="preserve"> ADDIN ZOTERO_ITEM CSL_CITATION {"citationID":"bSLdSv4w","properties":{"formattedCitation":"(Fenton {\\i{}et al.}, 2002; Patterson and Ruckstuhl, 2013; Hopkins {\\i{}et al.}, 2020)","plainCitation":"(Fenton et al., 2002; Patterson and Ruckstuhl, 2013; Hopkins et al., 2020)","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7B5C24">
        <w:rPr>
          <w:rFonts w:ascii="Cambria Math" w:hAnsi="Cambria Math" w:cs="Cambria Math"/>
          <w:sz w:val="24"/>
          <w:szCs w:val="24"/>
        </w:rPr>
        <w:instrText>‐</w:instrText>
      </w:r>
      <w:r w:rsidR="007B5C24">
        <w:rPr>
          <w:sz w:val="24"/>
          <w:szCs w:val="24"/>
        </w:rPr>
        <w:instrText>dependent transmission at low host densities to density</w:instrText>
      </w:r>
      <w:r w:rsidR="007B5C24">
        <w:rPr>
          <w:rFonts w:ascii="Cambria Math" w:hAnsi="Cambria Math" w:cs="Cambria Math"/>
          <w:sz w:val="24"/>
          <w:szCs w:val="24"/>
        </w:rPr>
        <w:instrText>‐</w:instrText>
      </w:r>
      <w:r w:rsidR="007B5C24">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7B5C24">
        <w:rPr>
          <w:rFonts w:ascii="Cambria Math" w:hAnsi="Cambria Math" w:cs="Cambria Math"/>
          <w:sz w:val="24"/>
          <w:szCs w:val="24"/>
        </w:rPr>
        <w:instrText>‐</w:instrText>
      </w:r>
      <w:r w:rsidR="007B5C24">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7B5C24" w:rsidRPr="007B5C24">
        <w:rPr>
          <w:sz w:val="24"/>
        </w:rPr>
        <w:t xml:space="preserve">(Fenton </w:t>
      </w:r>
      <w:r w:rsidR="007B5C24" w:rsidRPr="007B5C24">
        <w:rPr>
          <w:i/>
          <w:iCs/>
          <w:sz w:val="24"/>
        </w:rPr>
        <w:t>et al.</w:t>
      </w:r>
      <w:r w:rsidR="007B5C24" w:rsidRPr="007B5C24">
        <w:rPr>
          <w:sz w:val="24"/>
        </w:rPr>
        <w:t xml:space="preserve">, 2002; Patterson and </w:t>
      </w:r>
      <w:proofErr w:type="spellStart"/>
      <w:r w:rsidR="007B5C24" w:rsidRPr="007B5C24">
        <w:rPr>
          <w:sz w:val="24"/>
        </w:rPr>
        <w:t>Ruckstuhl</w:t>
      </w:r>
      <w:proofErr w:type="spellEnd"/>
      <w:r w:rsidR="007B5C24" w:rsidRPr="007B5C24">
        <w:rPr>
          <w:sz w:val="24"/>
        </w:rPr>
        <w:t xml:space="preserve">, 2013; Hopkins </w:t>
      </w:r>
      <w:r w:rsidR="007B5C24" w:rsidRPr="007B5C24">
        <w:rPr>
          <w:i/>
          <w:iCs/>
          <w:sz w:val="24"/>
        </w:rPr>
        <w:t>et al.</w:t>
      </w:r>
      <w:r w:rsidR="007B5C24" w:rsidRPr="007B5C24">
        <w:rPr>
          <w:sz w:val="24"/>
        </w:rPr>
        <w:t>, 2020)</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7B5C24">
        <w:rPr>
          <w:sz w:val="24"/>
          <w:szCs w:val="24"/>
        </w:rPr>
        <w:instrText xml:space="preserve"> ADDIN ZOTERO_ITEM CSL_CITATION {"citationID":"dX6nPyjZ","properties":{"formattedCitation":"(Johnson {\\i{}et al.}, 2013; Martin {\\i{}et al.}, 2016; Downs {\\i{}et al.}, 2019)","plainCitation":"(Johnson et al., 2013; Martin et al., 2016; Downs et al., 2019)","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7B5C24" w:rsidRPr="007B5C24">
        <w:rPr>
          <w:sz w:val="24"/>
        </w:rPr>
        <w:t xml:space="preserve">(Johnson </w:t>
      </w:r>
      <w:r w:rsidR="007B5C24" w:rsidRPr="007B5C24">
        <w:rPr>
          <w:i/>
          <w:iCs/>
          <w:sz w:val="24"/>
        </w:rPr>
        <w:t>et al.</w:t>
      </w:r>
      <w:r w:rsidR="007B5C24" w:rsidRPr="007B5C24">
        <w:rPr>
          <w:sz w:val="24"/>
        </w:rPr>
        <w:t xml:space="preserve">, 2013; Martin </w:t>
      </w:r>
      <w:r w:rsidR="007B5C24" w:rsidRPr="007B5C24">
        <w:rPr>
          <w:i/>
          <w:iCs/>
          <w:sz w:val="24"/>
        </w:rPr>
        <w:t>et al.</w:t>
      </w:r>
      <w:r w:rsidR="007B5C24" w:rsidRPr="007B5C24">
        <w:rPr>
          <w:sz w:val="24"/>
        </w:rPr>
        <w:t xml:space="preserve">, 2016; Downs </w:t>
      </w:r>
      <w:r w:rsidR="007B5C24" w:rsidRPr="007B5C24">
        <w:rPr>
          <w:i/>
          <w:iCs/>
          <w:sz w:val="24"/>
        </w:rPr>
        <w:t>et al.</w:t>
      </w:r>
      <w:r w:rsidR="007B5C24" w:rsidRPr="007B5C24">
        <w:rPr>
          <w:sz w:val="24"/>
        </w:rPr>
        <w:t>, 2019)</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7B5C24">
        <w:rPr>
          <w:sz w:val="24"/>
          <w:szCs w:val="24"/>
        </w:rPr>
        <w:instrText xml:space="preserve"> ADDIN ZOTERO_ITEM CSL_CITATION {"citationID":"kLmnlf4j","properties":{"formattedCitation":"(Brown {\\i{}et al.}, 2009; Rohani {\\i{}et al.}, 2009; Sooryanarain and Elankumaran, 2015)","plainCitation":"(Brown et al., 2009; Rohani et al., 2009; Sooryanarain and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7B5C24" w:rsidRPr="007B5C24">
        <w:rPr>
          <w:sz w:val="24"/>
        </w:rPr>
        <w:t xml:space="preserve">(Brown </w:t>
      </w:r>
      <w:r w:rsidR="007B5C24" w:rsidRPr="007B5C24">
        <w:rPr>
          <w:i/>
          <w:iCs/>
          <w:sz w:val="24"/>
        </w:rPr>
        <w:t>et al.</w:t>
      </w:r>
      <w:r w:rsidR="007B5C24" w:rsidRPr="007B5C24">
        <w:rPr>
          <w:sz w:val="24"/>
        </w:rPr>
        <w:t xml:space="preserve">, 2009; </w:t>
      </w:r>
      <w:proofErr w:type="spellStart"/>
      <w:r w:rsidR="007B5C24" w:rsidRPr="007B5C24">
        <w:rPr>
          <w:sz w:val="24"/>
        </w:rPr>
        <w:t>Rohani</w:t>
      </w:r>
      <w:proofErr w:type="spellEnd"/>
      <w:r w:rsidR="007B5C24" w:rsidRPr="007B5C24">
        <w:rPr>
          <w:sz w:val="24"/>
        </w:rPr>
        <w:t xml:space="preserve"> </w:t>
      </w:r>
      <w:r w:rsidR="007B5C24" w:rsidRPr="007B5C24">
        <w:rPr>
          <w:i/>
          <w:iCs/>
          <w:sz w:val="24"/>
        </w:rPr>
        <w:t>et al.</w:t>
      </w:r>
      <w:r w:rsidR="007B5C24" w:rsidRPr="007B5C24">
        <w:rPr>
          <w:sz w:val="24"/>
        </w:rPr>
        <w:t xml:space="preserve">, 2009; </w:t>
      </w:r>
      <w:proofErr w:type="spellStart"/>
      <w:r w:rsidR="007B5C24" w:rsidRPr="007B5C24">
        <w:rPr>
          <w:sz w:val="24"/>
        </w:rPr>
        <w:t>Sooryanarain</w:t>
      </w:r>
      <w:proofErr w:type="spellEnd"/>
      <w:r w:rsidR="007B5C24" w:rsidRPr="007B5C24">
        <w:rPr>
          <w:sz w:val="24"/>
        </w:rPr>
        <w:t xml:space="preserve"> and </w:t>
      </w:r>
      <w:proofErr w:type="spellStart"/>
      <w:r w:rsidR="007B5C24" w:rsidRPr="007B5C24">
        <w:rPr>
          <w:sz w:val="24"/>
        </w:rPr>
        <w:t>Elankumaran</w:t>
      </w:r>
      <w:proofErr w:type="spellEnd"/>
      <w:r w:rsidR="007B5C24" w:rsidRPr="007B5C24">
        <w:rPr>
          <w:sz w:val="24"/>
        </w:rPr>
        <w:t>,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w:t>
      </w:r>
      <w:r w:rsidRPr="31DB22D1">
        <w:rPr>
          <w:sz w:val="24"/>
          <w:szCs w:val="24"/>
        </w:rPr>
        <w:lastRenderedPageBreak/>
        <w:t xml:space="preserve">influence transmission and are non-independent. Host abundance and community structure often fluctuate in response to environmental conditions </w:t>
      </w:r>
      <w:r w:rsidRPr="31DB22D1">
        <w:rPr>
          <w:sz w:val="24"/>
          <w:szCs w:val="24"/>
        </w:rPr>
        <w:fldChar w:fldCharType="begin"/>
      </w:r>
      <w:r w:rsidR="007B5C24">
        <w:rPr>
          <w:sz w:val="24"/>
          <w:szCs w:val="24"/>
        </w:rPr>
        <w:instrText xml:space="preserve"> ADDIN ZOTERO_ITEM CSL_CITATION {"citationID":"kQyWtiYc","properties":{"formattedCitation":"(Werner {\\i{}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7B5C24" w:rsidRPr="007B5C24">
        <w:rPr>
          <w:sz w:val="24"/>
        </w:rPr>
        <w:t xml:space="preserve">(Werner </w:t>
      </w:r>
      <w:r w:rsidR="007B5C24" w:rsidRPr="007B5C24">
        <w:rPr>
          <w:i/>
          <w:iCs/>
          <w:sz w:val="24"/>
        </w:rPr>
        <w:t>et al.</w:t>
      </w:r>
      <w:r w:rsidR="007B5C24" w:rsidRPr="007B5C24">
        <w:rPr>
          <w:sz w:val="24"/>
        </w:rPr>
        <w:t>,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7B5C24">
        <w:rPr>
          <w:sz w:val="24"/>
          <w:szCs w:val="24"/>
        </w:rPr>
        <w:instrText xml:space="preserve"> ADDIN ZOTERO_ITEM CSL_CITATION {"citationID":"yRzfkZoi","properties":{"formattedCitation":"(Streicker, Fenton and Pedersen, 2013)","plainCitation":"(Streicker, Fenton and Pedersen,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7B5C24">
        <w:rPr>
          <w:sz w:val="24"/>
        </w:rPr>
        <w:t>(</w:t>
      </w:r>
      <w:proofErr w:type="spellStart"/>
      <w:r w:rsidR="007B5C24">
        <w:rPr>
          <w:sz w:val="24"/>
        </w:rPr>
        <w:t>Streicker</w:t>
      </w:r>
      <w:proofErr w:type="spellEnd"/>
      <w:r w:rsidR="007B5C24">
        <w:rPr>
          <w:sz w:val="24"/>
        </w:rPr>
        <w:t>, Fenton and Pedersen, 2013)</w:t>
      </w:r>
      <w:r w:rsidRPr="31DB22D1">
        <w:rPr>
          <w:sz w:val="24"/>
          <w:szCs w:val="24"/>
        </w:rPr>
        <w:fldChar w:fldCharType="end"/>
      </w:r>
      <w:r w:rsidRPr="31DB22D1">
        <w:rPr>
          <w:sz w:val="24"/>
          <w:szCs w:val="24"/>
        </w:rPr>
        <w:t xml:space="preserve">. Over seasonal timescales, species exhibit distinct </w:t>
      </w:r>
      <w:commentRangeStart w:id="2"/>
      <w:commentRangeStart w:id="3"/>
      <w:proofErr w:type="spellStart"/>
      <w:r w:rsidRPr="31DB22D1">
        <w:rPr>
          <w:sz w:val="24"/>
          <w:szCs w:val="24"/>
        </w:rPr>
        <w:t>phenolog</w:t>
      </w:r>
      <w:r w:rsidR="00255C97">
        <w:rPr>
          <w:sz w:val="24"/>
          <w:szCs w:val="24"/>
        </w:rPr>
        <w:t>ies</w:t>
      </w:r>
      <w:commentRangeEnd w:id="2"/>
      <w:proofErr w:type="spellEnd"/>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7B5C24">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7B5C24">
        <w:rPr>
          <w:sz w:val="24"/>
          <w:szCs w:val="24"/>
        </w:rPr>
        <w:instrText xml:space="preserve"> ADDIN ZOTERO_ITEM CSL_CITATION {"citationID":"F3jdCtC0","properties":{"formattedCitation":"(Becker {\\i{}et al.}, 2012; Nazir, Spengler and Marschang, 2012; Johnson and Brunner, 2014)","plainCitation":"(Becker et al., 2012; Nazir, Spengler and Marschang, 2012; Johnson and Brunner, 2014)","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7B5C24" w:rsidRPr="007B5C24">
        <w:t xml:space="preserve">(Becker </w:t>
      </w:r>
      <w:r w:rsidR="007B5C24" w:rsidRPr="007B5C24">
        <w:rPr>
          <w:i/>
          <w:iCs/>
        </w:rPr>
        <w:t>et al.</w:t>
      </w:r>
      <w:r w:rsidR="007B5C24" w:rsidRPr="007B5C24">
        <w:t xml:space="preserve">, 2012; Nazir, Spengler and </w:t>
      </w:r>
      <w:proofErr w:type="spellStart"/>
      <w:r w:rsidR="007B5C24" w:rsidRPr="007B5C24">
        <w:t>Marschang</w:t>
      </w:r>
      <w:proofErr w:type="spellEnd"/>
      <w:r w:rsidR="007B5C24" w:rsidRPr="007B5C24">
        <w:t>, 2012; Johnson and Brunner, 2014)</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7B5C24">
        <w:rPr>
          <w:sz w:val="24"/>
          <w:szCs w:val="24"/>
        </w:rPr>
        <w:instrText xml:space="preserve"> ADDIN ZOTERO_ITEM CSL_CITATION {"citationID":"mAMGS0ed","properties":{"formattedCitation":"(Rohr {\\i{}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7B5C24" w:rsidRPr="007B5C24">
        <w:rPr>
          <w:sz w:val="24"/>
        </w:rPr>
        <w:t xml:space="preserve">(Rohr </w:t>
      </w:r>
      <w:r w:rsidR="007B5C24" w:rsidRPr="007B5C24">
        <w:rPr>
          <w:i/>
          <w:iCs/>
          <w:sz w:val="24"/>
        </w:rPr>
        <w:t>et al.</w:t>
      </w:r>
      <w:r w:rsidR="007B5C24" w:rsidRPr="007B5C24">
        <w:rPr>
          <w:sz w:val="24"/>
        </w:rPr>
        <w:t>, 2019)</w:t>
      </w:r>
      <w:r w:rsidRPr="31DB22D1">
        <w:rPr>
          <w:sz w:val="24"/>
          <w:szCs w:val="24"/>
        </w:rPr>
        <w:fldChar w:fldCharType="end"/>
      </w:r>
      <w:r w:rsidRPr="31DB22D1">
        <w:rPr>
          <w:sz w:val="24"/>
          <w:szCs w:val="24"/>
        </w:rPr>
        <w:t xml:space="preserve">. </w:t>
      </w:r>
    </w:p>
    <w:p w14:paraId="6BF28EED" w14:textId="10582C47"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7B5C24">
        <w:rPr>
          <w:sz w:val="24"/>
          <w:szCs w:val="24"/>
        </w:rPr>
        <w:instrText xml:space="preserve"> ADDIN ZOTERO_ITEM CSL_CITATION {"citationID":"NGYZ5Jw5","properties":{"formattedCitation":"(Brunner {\\i{}et al.}, 2017; Sage {\\i{}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7B5C24">
        <w:rPr>
          <w:rFonts w:ascii="Cambria Math" w:hAnsi="Cambria Math" w:cs="Cambria Math"/>
          <w:sz w:val="24"/>
          <w:szCs w:val="24"/>
        </w:rPr>
        <w:instrText>‐</w:instrText>
      </w:r>
      <w:r w:rsidR="007B5C24">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7B5C24" w:rsidRPr="007B5C24">
        <w:rPr>
          <w:sz w:val="24"/>
        </w:rPr>
        <w:t xml:space="preserve">(Brunner </w:t>
      </w:r>
      <w:r w:rsidR="007B5C24" w:rsidRPr="007B5C24">
        <w:rPr>
          <w:i/>
          <w:iCs/>
          <w:sz w:val="24"/>
        </w:rPr>
        <w:t>et al.</w:t>
      </w:r>
      <w:r w:rsidR="007B5C24" w:rsidRPr="007B5C24">
        <w:rPr>
          <w:sz w:val="24"/>
        </w:rPr>
        <w:t xml:space="preserve">, 2017; Sage </w:t>
      </w:r>
      <w:r w:rsidR="007B5C24" w:rsidRPr="007B5C24">
        <w:rPr>
          <w:i/>
          <w:iCs/>
          <w:sz w:val="24"/>
        </w:rPr>
        <w:t>et al.</w:t>
      </w:r>
      <w:r w:rsidR="007B5C24" w:rsidRPr="007B5C24">
        <w:rPr>
          <w:sz w:val="24"/>
        </w:rPr>
        <w:t>,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7B5C24">
        <w:rPr>
          <w:sz w:val="24"/>
          <w:szCs w:val="24"/>
        </w:rPr>
        <w:instrText xml:space="preserve"> ADDIN ZOTERO_ITEM CSL_CITATION {"citationID":"2QvNby1u","properties":{"formattedCitation":"(Love {\\i{}et al.}, 2016; Snyder {\\i{}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7B5C24" w:rsidRPr="007B5C24">
        <w:rPr>
          <w:sz w:val="24"/>
        </w:rPr>
        <w:t xml:space="preserve">(Love </w:t>
      </w:r>
      <w:r w:rsidR="007B5C24" w:rsidRPr="007B5C24">
        <w:rPr>
          <w:i/>
          <w:iCs/>
          <w:sz w:val="24"/>
        </w:rPr>
        <w:t>et al.</w:t>
      </w:r>
      <w:r w:rsidR="007B5C24" w:rsidRPr="007B5C24">
        <w:rPr>
          <w:sz w:val="24"/>
        </w:rPr>
        <w:t xml:space="preserve">, 2016; Snyder </w:t>
      </w:r>
      <w:r w:rsidR="007B5C24" w:rsidRPr="007B5C24">
        <w:rPr>
          <w:i/>
          <w:iCs/>
          <w:sz w:val="24"/>
        </w:rPr>
        <w:t>et al.</w:t>
      </w:r>
      <w:r w:rsidR="007B5C24" w:rsidRPr="007B5C24">
        <w:rPr>
          <w:sz w:val="24"/>
        </w:rPr>
        <w:t>,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7B5C24">
        <w:rPr>
          <w:sz w:val="24"/>
          <w:szCs w:val="24"/>
        </w:rPr>
        <w:instrText xml:space="preserve"> ADDIN ZOTERO_ITEM CSL_CITATION {"citationID":"NnyDSA2H","properties":{"formattedCitation":"(Nazir, Spengler and Marschang, 2012; Brunner and Yarber, 2018)","plainCitation":"(Nazir, Spengler and Marschang, 2012; Brunner and Yarber, 2018)","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7B5C24">
        <w:rPr>
          <w:sz w:val="24"/>
        </w:rPr>
        <w:t xml:space="preserve">(Nazir, Spengler and </w:t>
      </w:r>
      <w:proofErr w:type="spellStart"/>
      <w:r w:rsidR="007B5C24">
        <w:rPr>
          <w:sz w:val="24"/>
        </w:rPr>
        <w:t>Marschang</w:t>
      </w:r>
      <w:proofErr w:type="spellEnd"/>
      <w:r w:rsidR="007B5C24">
        <w:rPr>
          <w:sz w:val="24"/>
        </w:rPr>
        <w:t xml:space="preserve">, 2012; Brunner and </w:t>
      </w:r>
      <w:proofErr w:type="spellStart"/>
      <w:r w:rsidR="007B5C24">
        <w:rPr>
          <w:sz w:val="24"/>
        </w:rPr>
        <w:t>Yarber</w:t>
      </w:r>
      <w:proofErr w:type="spellEnd"/>
      <w:r w:rsidR="007B5C24">
        <w:rPr>
          <w:sz w:val="24"/>
        </w:rPr>
        <w:t>, 2018)</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0386A689"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 xml:space="preserve">abundance and community composition. While important theoretical </w:t>
      </w:r>
      <w:r w:rsidRPr="1646E0A0">
        <w:rPr>
          <w:sz w:val="24"/>
          <w:szCs w:val="24"/>
        </w:rPr>
        <w:lastRenderedPageBreak/>
        <w:t xml:space="preserve">developments have described transmission in multi-host communities </w:t>
      </w:r>
      <w:r w:rsidRPr="1646E0A0">
        <w:rPr>
          <w:sz w:val="24"/>
          <w:szCs w:val="24"/>
        </w:rPr>
        <w:fldChar w:fldCharType="begin"/>
      </w:r>
      <w:r w:rsidR="007B5C24">
        <w:rPr>
          <w:sz w:val="24"/>
          <w:szCs w:val="24"/>
        </w:rPr>
        <w:instrText xml:space="preserve"> ADDIN ZOTERO_ITEM CSL_CITATION {"citationID":"Un92OqXE","properties":{"formattedCitation":"(Holt {\\i{}et al.}, 2003; Dobson, 2004; Roche {\\i{}et al.}, 2012; Fountain\\uc0\\u8208{}Jones {\\i{}et al.}, 2018)","plainCitation":"(Holt et al., 2003; Dobson, 2004; Roche et al., 2012; Fountain</w:instrText>
      </w:r>
      <w:r w:rsidR="007B5C24">
        <w:rPr>
          <w:rFonts w:ascii="Cambria Math" w:hAnsi="Cambria Math" w:cs="Cambria Math"/>
          <w:sz w:val="24"/>
          <w:szCs w:val="24"/>
        </w:rPr>
        <w:instrText>‐</w:instrText>
      </w:r>
      <w:r w:rsidR="007B5C24">
        <w:rPr>
          <w:sz w:val="24"/>
          <w:szCs w:val="24"/>
        </w:rPr>
        <w:instrText>Jones et al., 2018)","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7B5C24">
        <w:rPr>
          <w:rFonts w:ascii="Cambria Math" w:hAnsi="Cambria Math" w:cs="Cambria Math"/>
          <w:sz w:val="24"/>
          <w:szCs w:val="24"/>
        </w:rPr>
        <w:instrText>‐</w:instrText>
      </w:r>
      <w:r w:rsidR="007B5C24">
        <w:rPr>
          <w:sz w:val="24"/>
          <w:szCs w:val="24"/>
        </w:rPr>
        <w:instrText>phylogenetic framework for infectious disease ecology","volume":"93","author":[{"family":"Fountain</w:instrText>
      </w:r>
      <w:r w:rsidR="007B5C24">
        <w:rPr>
          <w:rFonts w:ascii="Cambria Math" w:hAnsi="Cambria Math" w:cs="Cambria Math"/>
          <w:sz w:val="24"/>
          <w:szCs w:val="24"/>
        </w:rPr>
        <w:instrText>‐</w:instrText>
      </w:r>
      <w:r w:rsidR="007B5C24">
        <w:rPr>
          <w:sz w:val="24"/>
          <w:szCs w:val="24"/>
        </w:rPr>
        <w:instrText>Jones","given":"Nicholas M."},{"family":"Pearse","given":"William D."},{"family":"Escobar","given":"Luis E."},{"family":"Alba</w:instrText>
      </w:r>
      <w:r w:rsidR="007B5C24">
        <w:rPr>
          <w:rFonts w:ascii="Cambria Math" w:hAnsi="Cambria Math" w:cs="Cambria Math"/>
          <w:sz w:val="24"/>
          <w:szCs w:val="24"/>
        </w:rPr>
        <w:instrText>‐</w:instrText>
      </w:r>
      <w:r w:rsidR="007B5C24">
        <w:rPr>
          <w:sz w:val="24"/>
          <w:szCs w:val="24"/>
        </w:rPr>
        <w:instrText>Casals","given":"Ana"},{"family":"Carver","given":"Scott"},{"family":"Davies","given":"T. Jonathan"},{"family":"Kraberger","given":"Simona"},{"family":"Papeş","given":"Monica"},{"family":"Vandegrift","given":"Kurt"},{"family":"Worsley</w:instrText>
      </w:r>
      <w:r w:rsidR="007B5C24">
        <w:rPr>
          <w:rFonts w:ascii="Cambria Math" w:hAnsi="Cambria Math" w:cs="Cambria Math"/>
          <w:sz w:val="24"/>
          <w:szCs w:val="24"/>
        </w:rPr>
        <w:instrText>‐</w:instrText>
      </w:r>
      <w:r w:rsidR="007B5C24">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7B5C24">
        <w:rPr>
          <w:rFonts w:ascii="Cambria Math" w:hAnsi="Cambria Math" w:cs="Cambria Math"/>
          <w:sz w:val="24"/>
          <w:szCs w:val="24"/>
        </w:rPr>
        <w:instrText>‐</w:instrText>
      </w:r>
      <w:r w:rsidR="007B5C24">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7B5C24">
        <w:rPr>
          <w:rFonts w:ascii="Cambria Math" w:hAnsi="Cambria Math" w:cs="Cambria Math"/>
          <w:sz w:val="24"/>
          <w:szCs w:val="24"/>
        </w:rPr>
        <w:instrText>‐</w:instrText>
      </w:r>
      <w:r w:rsidR="007B5C24">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1646E0A0">
        <w:rPr>
          <w:sz w:val="24"/>
          <w:szCs w:val="24"/>
        </w:rPr>
        <w:fldChar w:fldCharType="separate"/>
      </w:r>
      <w:r w:rsidR="007B5C24" w:rsidRPr="007B5C24">
        <w:rPr>
          <w:rFonts w:ascii="Times New Roman" w:hAnsi="Times New Roman" w:cs="Times New Roman"/>
          <w:sz w:val="24"/>
        </w:rPr>
        <w:t xml:space="preserve">(Holt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xml:space="preserve">, 2003; Dobson, 2004; Roche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xml:space="preserve">, 2012; Fountain‐Jones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2018)</w:t>
      </w:r>
      <w:r w:rsidRPr="1646E0A0">
        <w:rPr>
          <w:sz w:val="24"/>
          <w:szCs w:val="24"/>
        </w:rPr>
        <w:fldChar w:fldCharType="end"/>
      </w:r>
      <w:r w:rsidRPr="1646E0A0">
        <w:rPr>
          <w:sz w:val="24"/>
          <w:szCs w:val="24"/>
        </w:rPr>
        <w:t xml:space="preserve">, and via multiple transmission modes </w:t>
      </w:r>
      <w:r w:rsidRPr="1646E0A0">
        <w:rPr>
          <w:sz w:val="24"/>
          <w:szCs w:val="24"/>
        </w:rPr>
        <w:fldChar w:fldCharType="begin"/>
      </w:r>
      <w:r w:rsidR="007B5C24">
        <w:rPr>
          <w:sz w:val="24"/>
          <w:szCs w:val="24"/>
        </w:rPr>
        <w:instrText xml:space="preserve"> ADDIN ZOTERO_ITEM CSL_CITATION {"citationID":"qgz7YuQo","properties":{"formattedCitation":"(Rohani {\\i{}et al.}, 2009; Eisenberg, Robertson and Tien, 2013; Majewska {\\i{}et al.}, 2019)","plainCitation":"(Rohani et al., 2009; Eisenberg, Robertson and Tien, 2013; Majewska et al., 201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7B5C24" w:rsidRPr="007B5C24">
        <w:rPr>
          <w:sz w:val="24"/>
        </w:rPr>
        <w:t>(</w:t>
      </w:r>
      <w:proofErr w:type="spellStart"/>
      <w:r w:rsidR="007B5C24" w:rsidRPr="007B5C24">
        <w:rPr>
          <w:sz w:val="24"/>
        </w:rPr>
        <w:t>Rohani</w:t>
      </w:r>
      <w:proofErr w:type="spellEnd"/>
      <w:r w:rsidR="007B5C24" w:rsidRPr="007B5C24">
        <w:rPr>
          <w:sz w:val="24"/>
        </w:rPr>
        <w:t xml:space="preserve"> </w:t>
      </w:r>
      <w:r w:rsidR="007B5C24" w:rsidRPr="007B5C24">
        <w:rPr>
          <w:i/>
          <w:iCs/>
          <w:sz w:val="24"/>
        </w:rPr>
        <w:t>et al.</w:t>
      </w:r>
      <w:r w:rsidR="007B5C24" w:rsidRPr="007B5C24">
        <w:rPr>
          <w:sz w:val="24"/>
        </w:rPr>
        <w:t xml:space="preserve">, 2009; Eisenberg, Robertson and Tien, 2013; Majewska </w:t>
      </w:r>
      <w:r w:rsidR="007B5C24" w:rsidRPr="007B5C24">
        <w:rPr>
          <w:i/>
          <w:iCs/>
          <w:sz w:val="24"/>
        </w:rPr>
        <w:t>et al.</w:t>
      </w:r>
      <w:r w:rsidR="007B5C24" w:rsidRPr="007B5C24">
        <w:rPr>
          <w:sz w:val="24"/>
        </w:rPr>
        <w:t>, 201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w:t>
      </w:r>
      <w:r w:rsidR="62EA3739" w:rsidRPr="1646E0A0">
        <w:rPr>
          <w:sz w:val="24"/>
          <w:szCs w:val="24"/>
        </w:rPr>
        <w:t>how generalist</w:t>
      </w:r>
      <w:r w:rsidR="24455208" w:rsidRPr="1646E0A0">
        <w:rPr>
          <w:sz w:val="24"/>
          <w:szCs w:val="24"/>
        </w:rPr>
        <w:t xml:space="preserve"> pathogen systems </w:t>
      </w:r>
      <w:commentRangeStart w:id="6"/>
      <w:r w:rsidR="24455208" w:rsidRPr="1646E0A0">
        <w:rPr>
          <w:sz w:val="24"/>
          <w:szCs w:val="24"/>
        </w:rPr>
        <w:t xml:space="preserve">function </w:t>
      </w:r>
      <w:commentRangeEnd w:id="6"/>
      <w:r>
        <w:rPr>
          <w:rStyle w:val="CommentReference"/>
        </w:rPr>
        <w:commentReference w:id="6"/>
      </w:r>
      <w:r w:rsidRPr="1646E0A0">
        <w:rPr>
          <w:sz w:val="24"/>
          <w:szCs w:val="24"/>
        </w:rPr>
        <w:t xml:space="preserve">and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7"/>
      <w:r w:rsidRPr="1646E0A0">
        <w:rPr>
          <w:sz w:val="24"/>
          <w:szCs w:val="24"/>
        </w:rPr>
        <w:t>which are likely to apply</w:t>
      </w:r>
      <w:commentRangeEnd w:id="7"/>
      <w:r>
        <w:rPr>
          <w:rStyle w:val="CommentReference"/>
        </w:rPr>
        <w:commentReference w:id="7"/>
      </w:r>
      <w:r w:rsidRPr="1646E0A0">
        <w:rPr>
          <w:sz w:val="24"/>
          <w:szCs w:val="24"/>
        </w:rPr>
        <w:t xml:space="preserve"> to other studies as well </w:t>
      </w:r>
      <w:r w:rsidRPr="1646E0A0">
        <w:rPr>
          <w:sz w:val="24"/>
          <w:szCs w:val="24"/>
        </w:rPr>
        <w:fldChar w:fldCharType="begin"/>
      </w:r>
      <w:r w:rsidR="007B5C24">
        <w:rPr>
          <w:sz w:val="24"/>
          <w:szCs w:val="24"/>
        </w:rPr>
        <w:instrText xml:space="preserve"> ADDIN ZOTERO_ITEM CSL_CITATION {"citationID":"BD1cdyDb","properties":{"formattedCitation":"(Youker-Smith {\\i{}et al.}, 2018; Dillon and Meentemeyer, 2019; Bienentreu and Lesbarr\\uc0\\u232{}res, 2020)","plainCitation":"(Youker-Smith et al., 2018; Dillon and Meentemeyer, 2019; Bienentreu and Lesbarrères, 2020)","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7B5C24">
        <w:rPr>
          <w:rFonts w:ascii="Cambria Math" w:hAnsi="Cambria Math" w:cs="Cambria Math"/>
          <w:sz w:val="24"/>
          <w:szCs w:val="24"/>
        </w:rPr>
        <w:instrText>‐</w:instrText>
      </w:r>
      <w:r w:rsidR="007B5C24">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7B5C24">
        <w:rPr>
          <w:rFonts w:ascii="Cambria Math" w:hAnsi="Cambria Math" w:cs="Cambria Math"/>
          <w:sz w:val="24"/>
          <w:szCs w:val="24"/>
        </w:rPr>
        <w:instrText>‐</w:instrText>
      </w:r>
      <w:r w:rsidR="007B5C24">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7B5C24" w:rsidRPr="007B5C24">
        <w:rPr>
          <w:sz w:val="24"/>
        </w:rPr>
        <w:t>(</w:t>
      </w:r>
      <w:proofErr w:type="spellStart"/>
      <w:r w:rsidR="007B5C24" w:rsidRPr="007B5C24">
        <w:rPr>
          <w:sz w:val="24"/>
        </w:rPr>
        <w:t>Youker</w:t>
      </w:r>
      <w:proofErr w:type="spellEnd"/>
      <w:r w:rsidR="007B5C24" w:rsidRPr="007B5C24">
        <w:rPr>
          <w:sz w:val="24"/>
        </w:rPr>
        <w:t xml:space="preserve">-Smith </w:t>
      </w:r>
      <w:r w:rsidR="007B5C24" w:rsidRPr="007B5C24">
        <w:rPr>
          <w:i/>
          <w:iCs/>
          <w:sz w:val="24"/>
        </w:rPr>
        <w:t>et al.</w:t>
      </w:r>
      <w:r w:rsidR="007B5C24" w:rsidRPr="007B5C24">
        <w:rPr>
          <w:sz w:val="24"/>
        </w:rPr>
        <w:t xml:space="preserve">, 2018; Dillon and </w:t>
      </w:r>
      <w:proofErr w:type="spellStart"/>
      <w:r w:rsidR="007B5C24" w:rsidRPr="007B5C24">
        <w:rPr>
          <w:sz w:val="24"/>
        </w:rPr>
        <w:t>Meentemeyer</w:t>
      </w:r>
      <w:proofErr w:type="spellEnd"/>
      <w:r w:rsidR="007B5C24" w:rsidRPr="007B5C24">
        <w:rPr>
          <w:sz w:val="24"/>
        </w:rPr>
        <w:t xml:space="preserve">, 2019; </w:t>
      </w:r>
      <w:proofErr w:type="spellStart"/>
      <w:r w:rsidR="007B5C24" w:rsidRPr="007B5C24">
        <w:rPr>
          <w:sz w:val="24"/>
        </w:rPr>
        <w:t>Bienentreu</w:t>
      </w:r>
      <w:proofErr w:type="spellEnd"/>
      <w:r w:rsidR="007B5C24" w:rsidRPr="007B5C24">
        <w:rPr>
          <w:sz w:val="24"/>
        </w:rPr>
        <w:t xml:space="preserve"> and </w:t>
      </w:r>
      <w:proofErr w:type="spellStart"/>
      <w:r w:rsidR="007B5C24" w:rsidRPr="007B5C24">
        <w:rPr>
          <w:sz w:val="24"/>
        </w:rPr>
        <w:t>Lesbarrères</w:t>
      </w:r>
      <w:proofErr w:type="spellEnd"/>
      <w:r w:rsidR="007B5C24" w:rsidRPr="007B5C24">
        <w:rPr>
          <w:sz w:val="24"/>
        </w:rPr>
        <w:t>, 2020)</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8" w:name="_q6ewyiq839bw" w:colFirst="0" w:colLast="0"/>
      <w:bookmarkEnd w:id="8"/>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9" w:name="_10hhj36k5piz" w:colFirst="0" w:colLast="0"/>
      <w:bookmarkEnd w:id="9"/>
      <w:commentRangeStart w:id="10"/>
      <w:r w:rsidRPr="00DB2F80">
        <w:rPr>
          <w:b/>
          <w:bCs/>
          <w:sz w:val="24"/>
          <w:szCs w:val="24"/>
        </w:rPr>
        <w:t>Data Collection</w:t>
      </w:r>
      <w:commentRangeEnd w:id="10"/>
      <w:r w:rsidR="00FE67A3">
        <w:rPr>
          <w:rStyle w:val="CommentReference"/>
        </w:rPr>
        <w:commentReference w:id="10"/>
      </w:r>
    </w:p>
    <w:p w14:paraId="12FD835D" w14:textId="75E9FCC5"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7B5C24">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7B5C24">
        <w:rPr>
          <w:sz w:val="24"/>
          <w:szCs w:val="24"/>
        </w:rPr>
        <w:instrText xml:space="preserve"> ADDIN ZOTERO_ITEM CSL_CITATION {"citationID":"B1QQb40K","properties":{"formattedCitation":"(Allender, Bunick and Mitchell, 2013)","plainCitation":"(Allender, Bunick and Mitchel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7B5C24">
        <w:rPr>
          <w:sz w:val="24"/>
        </w:rPr>
        <w:t xml:space="preserve">(Allender, </w:t>
      </w:r>
      <w:proofErr w:type="spellStart"/>
      <w:r w:rsidR="007B5C24">
        <w:rPr>
          <w:sz w:val="24"/>
        </w:rPr>
        <w:t>Bunick</w:t>
      </w:r>
      <w:proofErr w:type="spellEnd"/>
      <w:r w:rsidR="007B5C24">
        <w:rPr>
          <w:sz w:val="24"/>
        </w:rPr>
        <w:t xml:space="preserve"> and Mitchel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1"/>
      <w:r w:rsidRPr="1646E0A0">
        <w:rPr>
          <w:sz w:val="24"/>
          <w:szCs w:val="24"/>
        </w:rPr>
        <w:t>load for an individual</w:t>
      </w:r>
      <w:commentRangeEnd w:id="11"/>
      <w:r>
        <w:rPr>
          <w:rStyle w:val="CommentReference"/>
        </w:rPr>
        <w:commentReference w:id="11"/>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2" w:name="_9sjte9cjuout" w:colFirst="0" w:colLast="0"/>
      <w:bookmarkEnd w:id="12"/>
      <w:r w:rsidRPr="00DB2F80">
        <w:rPr>
          <w:b/>
          <w:bCs/>
          <w:sz w:val="24"/>
          <w:szCs w:val="24"/>
        </w:rPr>
        <w:lastRenderedPageBreak/>
        <w:t>Calculation of community competence and prevalence ratio</w:t>
      </w:r>
    </w:p>
    <w:p w14:paraId="7038BCBC" w14:textId="4836CDA0"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3"/>
      <w:commentRangeStart w:id="14"/>
      <w:r w:rsidRPr="00DB2F80">
        <w:rPr>
          <w:sz w:val="24"/>
          <w:szCs w:val="24"/>
        </w:rPr>
        <w:t>we calculated community competence as the weighted average of each species’ competence</w:t>
      </w:r>
      <w:commentRangeEnd w:id="13"/>
      <w:r w:rsidR="00070A53">
        <w:rPr>
          <w:rStyle w:val="CommentReference"/>
        </w:rPr>
        <w:commentReference w:id="13"/>
      </w:r>
      <w:commentRangeEnd w:id="14"/>
      <w:r w:rsidR="00E64B24">
        <w:rPr>
          <w:rStyle w:val="CommentReference"/>
        </w:rPr>
        <w:commentReference w:id="14"/>
      </w:r>
      <w:r w:rsidRPr="00DB2F80">
        <w:rPr>
          <w:sz w:val="24"/>
          <w:szCs w:val="24"/>
        </w:rPr>
        <w:t xml:space="preserve">, with weights given by the relative abundance of each species </w:t>
      </w:r>
      <w:r w:rsidRPr="00DB2F80">
        <w:rPr>
          <w:sz w:val="24"/>
          <w:szCs w:val="24"/>
        </w:rPr>
        <w:fldChar w:fldCharType="begin"/>
      </w:r>
      <w:r w:rsidR="007B5C24">
        <w:rPr>
          <w:sz w:val="24"/>
          <w:szCs w:val="24"/>
        </w:rPr>
        <w:instrText xml:space="preserve"> ADDIN ZOTERO_ITEM CSL_CITATION {"citationID":"fdmBnCKC","properties":{"formattedCitation":"(Johnson {\\i{}et al.}, 2013)","plainCitation":"(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7B5C24" w:rsidRPr="007B5C24">
        <w:rPr>
          <w:sz w:val="24"/>
        </w:rPr>
        <w:t xml:space="preserve">(Johnson </w:t>
      </w:r>
      <w:r w:rsidR="007B5C24" w:rsidRPr="007B5C24">
        <w:rPr>
          <w:i/>
          <w:iCs/>
          <w:sz w:val="24"/>
        </w:rPr>
        <w:t>et al.</w:t>
      </w:r>
      <w:r w:rsidR="007B5C24" w:rsidRPr="007B5C24">
        <w:rPr>
          <w:sz w:val="24"/>
        </w:rPr>
        <w:t>,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5"/>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5"/>
      <w:r w:rsidR="000D4B9A">
        <w:rPr>
          <w:rStyle w:val="CommentReference"/>
        </w:rPr>
        <w:commentReference w:id="15"/>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6" w:name="_eooihxbffjma" w:colFirst="0" w:colLast="0"/>
      <w:bookmarkEnd w:id="16"/>
      <w:r w:rsidRPr="00DB2F80">
        <w:rPr>
          <w:b/>
          <w:bCs/>
          <w:sz w:val="24"/>
          <w:szCs w:val="24"/>
        </w:rPr>
        <w:t>Transmission model</w:t>
      </w:r>
    </w:p>
    <w:p w14:paraId="137F46D7" w14:textId="24300B33"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7B5C24">
        <w:rPr>
          <w:sz w:val="24"/>
          <w:szCs w:val="24"/>
        </w:rPr>
        <w:instrText xml:space="preserve"> ADDIN ZOTERO_ITEM CSL_CITATION {"citationID":"SVbo4Jru","properties":{"formattedCitation":"(Gray, Miller and Hoverman, 2009)","plainCitation":"(Gray, Miller and Hoverman,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7B5C24">
        <w:rPr>
          <w:sz w:val="24"/>
        </w:rPr>
        <w:t xml:space="preserve">(Gray, Miller and </w:t>
      </w:r>
      <w:proofErr w:type="spellStart"/>
      <w:r w:rsidR="007B5C24">
        <w:rPr>
          <w:sz w:val="24"/>
        </w:rPr>
        <w:t>Hoverman</w:t>
      </w:r>
      <w:proofErr w:type="spellEnd"/>
      <w:r w:rsidR="007B5C24">
        <w:rPr>
          <w:sz w:val="24"/>
        </w:rPr>
        <w:t>,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7B5C24">
        <w:rPr>
          <w:sz w:val="24"/>
          <w:szCs w:val="24"/>
        </w:rPr>
        <w:instrText xml:space="preserve"> ADDIN ZOTERO_ITEM CSL_CITATION {"citationID":"7jjf9NMD","properties":{"formattedCitation":"(Maniero {\\i{}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7B5C24" w:rsidRPr="007B5C24">
        <w:rPr>
          <w:sz w:val="24"/>
        </w:rPr>
        <w:t>(</w:t>
      </w:r>
      <w:proofErr w:type="spellStart"/>
      <w:r w:rsidR="007B5C24" w:rsidRPr="007B5C24">
        <w:rPr>
          <w:sz w:val="24"/>
        </w:rPr>
        <w:t>Maniero</w:t>
      </w:r>
      <w:proofErr w:type="spellEnd"/>
      <w:r w:rsidR="007B5C24" w:rsidRPr="007B5C24">
        <w:rPr>
          <w:sz w:val="24"/>
        </w:rPr>
        <w:t xml:space="preserve"> </w:t>
      </w:r>
      <w:r w:rsidR="007B5C24" w:rsidRPr="007B5C24">
        <w:rPr>
          <w:i/>
          <w:iCs/>
          <w:sz w:val="24"/>
        </w:rPr>
        <w:t>et al.</w:t>
      </w:r>
      <w:r w:rsidR="007B5C24" w:rsidRPr="007B5C24">
        <w:rPr>
          <w:sz w:val="24"/>
        </w:rPr>
        <w:t>,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7B5C24">
        <w:rPr>
          <w:sz w:val="24"/>
          <w:szCs w:val="24"/>
        </w:rPr>
        <w:instrText xml:space="preserve"> ADDIN ZOTERO_ITEM CSL_CITATION {"citationID":"TIbyTV8n","properties":{"formattedCitation":"(Gray, Miller and Hoverman, 2009)","plainCitation":"(Gray, Miller and Hoverman,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7B5C24">
        <w:rPr>
          <w:sz w:val="24"/>
        </w:rPr>
        <w:t xml:space="preserve">(Gray, Miller and </w:t>
      </w:r>
      <w:proofErr w:type="spellStart"/>
      <w:r w:rsidR="007B5C24">
        <w:rPr>
          <w:sz w:val="24"/>
        </w:rPr>
        <w:t>Hoverman</w:t>
      </w:r>
      <w:proofErr w:type="spellEnd"/>
      <w:r w:rsidR="007B5C24">
        <w:rPr>
          <w:sz w:val="24"/>
        </w:rPr>
        <w:t>, 2009)</w:t>
      </w:r>
      <w:r w:rsidRPr="00DB2F80">
        <w:rPr>
          <w:sz w:val="24"/>
          <w:szCs w:val="24"/>
        </w:rPr>
        <w:fldChar w:fldCharType="end"/>
      </w:r>
      <w:r w:rsidRPr="00DB2F80">
        <w:rPr>
          <w:sz w:val="24"/>
          <w:szCs w:val="24"/>
        </w:rPr>
        <w:t xml:space="preserve">. We included host demography via a constant birth </w:t>
      </w:r>
      <w:r w:rsidRPr="00DB2F80">
        <w:rPr>
          <w:sz w:val="24"/>
          <w:szCs w:val="24"/>
        </w:rPr>
        <w:lastRenderedPageBreak/>
        <w:t>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33E6B0AF"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7B5C24">
        <w:rPr>
          <w:sz w:val="24"/>
          <w:szCs w:val="24"/>
        </w:rPr>
        <w:instrText xml:space="preserve"> ADDIN ZOTERO_ITEM CSL_CITATION {"citationID":"Rvy0p3rz","properties":{"formattedCitation":"(Diekmann, Heesterbeek and Roberts, 2009)","plainCitation":"(Diekmann, Heesterbeek and Roberts,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7B5C24">
        <w:rPr>
          <w:rFonts w:ascii="Cambria Math" w:hAnsi="Cambria Math" w:cs="Cambria Math"/>
          <w:sz w:val="24"/>
          <w:szCs w:val="24"/>
        </w:rPr>
        <w:instrText>ℛ</w:instrText>
      </w:r>
      <w:r w:rsidR="007B5C24">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7B5C24">
        <w:rPr>
          <w:sz w:val="24"/>
        </w:rPr>
        <w:t>(</w:t>
      </w:r>
      <w:proofErr w:type="spellStart"/>
      <w:r w:rsidR="007B5C24">
        <w:rPr>
          <w:sz w:val="24"/>
        </w:rPr>
        <w:t>Diekmann</w:t>
      </w:r>
      <w:proofErr w:type="spellEnd"/>
      <w:r w:rsidR="007B5C24">
        <w:rPr>
          <w:sz w:val="24"/>
        </w:rPr>
        <w:t xml:space="preserve">, </w:t>
      </w:r>
      <w:proofErr w:type="spellStart"/>
      <w:r w:rsidR="007B5C24">
        <w:rPr>
          <w:sz w:val="24"/>
        </w:rPr>
        <w:t>Heesterbeek</w:t>
      </w:r>
      <w:proofErr w:type="spellEnd"/>
      <w:r w:rsidR="007B5C24">
        <w:rPr>
          <w:sz w:val="24"/>
        </w:rPr>
        <w:t xml:space="preserve"> and Roberts,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7B5C24">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7"/>
      <w:r w:rsidR="007F0274" w:rsidRPr="00DB2F80">
        <w:rPr>
          <w:sz w:val="24"/>
          <w:szCs w:val="24"/>
        </w:rPr>
        <w:t xml:space="preserve"> </w:t>
      </w:r>
      <m:oMath>
        <m:r>
          <w:rPr>
            <w:rFonts w:ascii="Cambria Math" w:hAnsi="Cambria Math"/>
            <w:sz w:val="24"/>
            <w:szCs w:val="24"/>
          </w:rPr>
          <m:t>half</m:t>
        </m:r>
        <m:r>
          <w:rPr>
            <w:rFonts w:ascii="Cambria Math" w:hAnsi="Cambria Math"/>
            <w:sz w:val="24"/>
            <w:szCs w:val="24"/>
          </w:rPr>
          <m:t>-</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7"/>
      <w:r>
        <w:rPr>
          <w:rStyle w:val="CommentReference"/>
        </w:rPr>
        <w:commentReference w:id="17"/>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 xml:space="preserve">&lt;1). In addition, we </w:t>
      </w:r>
      <w:r w:rsidRPr="00DB2F80">
        <w:rPr>
          <w:sz w:val="24"/>
          <w:szCs w:val="24"/>
        </w:rPr>
        <w:lastRenderedPageBreak/>
        <w:t xml:space="preserve">observed the dynamics of </w:t>
      </w:r>
      <w:proofErr w:type="spellStart"/>
      <w:r w:rsidRPr="00DB2F80">
        <w:rPr>
          <w:sz w:val="24"/>
          <w:szCs w:val="24"/>
        </w:rPr>
        <w:t>thesesystems</w:t>
      </w:r>
      <w:proofErr w:type="spellEnd"/>
      <w:r w:rsidRPr="00DB2F80">
        <w:rPr>
          <w:sz w:val="24"/>
          <w:szCs w:val="24"/>
        </w:rPr>
        <w:t xml:space="preserve">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8" w:name="_hlg486u4ytv" w:colFirst="0" w:colLast="0"/>
      <w:bookmarkEnd w:id="18"/>
      <w:r w:rsidRPr="00DB2F80">
        <w:rPr>
          <w:b/>
          <w:bCs/>
          <w:sz w:val="24"/>
          <w:szCs w:val="24"/>
        </w:rPr>
        <w:t>Community competence, host abundance, and water temperature</w:t>
      </w:r>
    </w:p>
    <w:p w14:paraId="09EC3482" w14:textId="49DD62DF"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7B5C24">
        <w:rPr>
          <w:sz w:val="24"/>
          <w:szCs w:val="24"/>
        </w:rPr>
        <w:instrText xml:space="preserve"> ADDIN ZOTERO_ITEM CSL_CITATION {"citationID":"RAHo69hl","properties":{"formattedCitation":"(Webb {\\i{}et al.}, 2002; Weinstein, Graham and Parra, 2017)","plainCitation":"(Webb et al., 2002; Weinstein, Graham and Parra,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7B5C24" w:rsidRPr="007B5C24">
        <w:rPr>
          <w:sz w:val="24"/>
        </w:rPr>
        <w:t xml:space="preserve">(Webb </w:t>
      </w:r>
      <w:r w:rsidR="007B5C24" w:rsidRPr="007B5C24">
        <w:rPr>
          <w:i/>
          <w:iCs/>
          <w:sz w:val="24"/>
        </w:rPr>
        <w:t>et al.</w:t>
      </w:r>
      <w:r w:rsidR="007B5C24" w:rsidRPr="007B5C24">
        <w:rPr>
          <w:sz w:val="24"/>
        </w:rPr>
        <w:t>, 2002; Weinstein, Graham and Parra,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9" w:name="_duqqz2ezm5dj" w:colFirst="0" w:colLast="0"/>
      <w:bookmarkEnd w:id="19"/>
      <w:r w:rsidRPr="00DB2F80">
        <w:rPr>
          <w:b/>
          <w:bCs/>
          <w:sz w:val="28"/>
          <w:szCs w:val="28"/>
        </w:rPr>
        <w:lastRenderedPageBreak/>
        <w:t>Results</w:t>
      </w:r>
    </w:p>
    <w:p w14:paraId="37F7F8DF" w14:textId="77777777" w:rsidR="002E6E0F" w:rsidRPr="00DB2F80" w:rsidRDefault="0069435B" w:rsidP="0040206D">
      <w:pPr>
        <w:pStyle w:val="Heading2"/>
        <w:spacing w:line="360" w:lineRule="auto"/>
        <w:rPr>
          <w:b/>
          <w:bCs/>
          <w:sz w:val="24"/>
          <w:szCs w:val="24"/>
        </w:rPr>
      </w:pPr>
      <w:bookmarkStart w:id="20" w:name="_d6c6k1e98qe6" w:colFirst="0" w:colLast="0"/>
      <w:bookmarkEnd w:id="20"/>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17CA8AA4"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1"/>
      <w:commentRangeStart w:id="22"/>
      <w:r w:rsidR="00EB1F41" w:rsidRPr="00DB2F80">
        <w:rPr>
          <w:sz w:val="24"/>
          <w:szCs w:val="24"/>
        </w:rPr>
        <w:t xml:space="preserve">lower water temperature </w:t>
      </w:r>
      <w:commentRangeEnd w:id="21"/>
      <w:r w:rsidR="00EB1F41">
        <w:rPr>
          <w:rStyle w:val="CommentReference"/>
        </w:rPr>
        <w:commentReference w:id="21"/>
      </w:r>
      <w:commentRangeEnd w:id="22"/>
      <w:r w:rsidR="00EB1F41">
        <w:rPr>
          <w:rStyle w:val="CommentReference"/>
        </w:rPr>
        <w:commentReference w:id="22"/>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Default="000347C2" w:rsidP="00DB2F80">
            <w:pPr>
              <w:rPr>
                <w:sz w:val="24"/>
                <w:szCs w:val="24"/>
              </w:rPr>
            </w:pPr>
            <w:r>
              <w:rPr>
                <w:sz w:val="24"/>
                <w:szCs w:val="24"/>
              </w:rPr>
              <w:t>Predictor Variable</w:t>
            </w:r>
          </w:p>
        </w:tc>
        <w:tc>
          <w:tcPr>
            <w:tcW w:w="3117" w:type="dxa"/>
          </w:tcPr>
          <w:p w14:paraId="33F53660" w14:textId="726AB764" w:rsidR="000347C2" w:rsidRDefault="000347C2" w:rsidP="00DB2F80">
            <w:pPr>
              <w:rPr>
                <w:sz w:val="24"/>
                <w:szCs w:val="24"/>
              </w:rPr>
            </w:pPr>
            <w:r>
              <w:rPr>
                <w:sz w:val="24"/>
                <w:szCs w:val="24"/>
              </w:rPr>
              <w:t>Spearman’s rho</w:t>
            </w:r>
          </w:p>
        </w:tc>
        <w:tc>
          <w:tcPr>
            <w:tcW w:w="3117" w:type="dxa"/>
          </w:tcPr>
          <w:p w14:paraId="6133CF19" w14:textId="390B17E0" w:rsidR="000347C2" w:rsidRDefault="000347C2" w:rsidP="00DB2F80">
            <w:pPr>
              <w:rPr>
                <w:sz w:val="24"/>
                <w:szCs w:val="24"/>
              </w:rPr>
            </w:pPr>
            <w:r>
              <w:rPr>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26711AD4" w:rsidR="000347C2" w:rsidRDefault="002770B4" w:rsidP="00DB2F80">
            <w:pPr>
              <w:rPr>
                <w:sz w:val="24"/>
                <w:szCs w:val="24"/>
              </w:rPr>
            </w:pPr>
            <w:r w:rsidRPr="002770B4">
              <w:rPr>
                <w:sz w:val="24"/>
                <w:szCs w:val="24"/>
              </w:rPr>
              <w:t>6.5</w:t>
            </w:r>
            <w:r>
              <w:rPr>
                <w:sz w:val="24"/>
                <w:szCs w:val="24"/>
              </w:rPr>
              <w:t>9</w:t>
            </w:r>
            <w:r w:rsidRPr="002770B4">
              <w:rPr>
                <w:sz w:val="24"/>
                <w:szCs w:val="24"/>
              </w:rPr>
              <w:t xml:space="preserve">e-05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5C1EF607" w:rsidR="000347C2" w:rsidRDefault="002770B4" w:rsidP="00DB2F80">
            <w:pPr>
              <w:rPr>
                <w:sz w:val="24"/>
                <w:szCs w:val="24"/>
              </w:rPr>
            </w:pPr>
            <w:r w:rsidRPr="002770B4">
              <w:rPr>
                <w:sz w:val="24"/>
                <w:szCs w:val="24"/>
              </w:rPr>
              <w:t>3.76e-03</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758ABBCA" w:rsidR="000347C2" w:rsidRDefault="002770B4" w:rsidP="00DB2F80">
            <w:pPr>
              <w:rPr>
                <w:sz w:val="24"/>
                <w:szCs w:val="24"/>
              </w:rPr>
            </w:pPr>
            <w:r w:rsidRPr="002770B4">
              <w:rPr>
                <w:sz w:val="24"/>
                <w:szCs w:val="24"/>
              </w:rPr>
              <w:t>1.56e-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0E1AC49C"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sidRPr="1646E0A0">
        <w:rPr>
          <w:sz w:val="24"/>
          <w:szCs w:val="24"/>
        </w:rPr>
        <w:t>2</w:t>
      </w:r>
      <w:r w:rsidR="00187DCA" w:rsidRPr="1646E0A0">
        <w:rPr>
          <w:sz w:val="24"/>
          <w:szCs w:val="24"/>
        </w:rPr>
        <w:t>A</w:t>
      </w:r>
      <w:r w:rsidRPr="1646E0A0">
        <w:rPr>
          <w:sz w:val="24"/>
          <w:szCs w:val="24"/>
        </w:rPr>
        <w:t xml:space="preserve">). Changes in community composition result in a community that is more </w:t>
      </w:r>
      <w:r w:rsidRPr="1646E0A0">
        <w:rPr>
          <w:sz w:val="24"/>
          <w:szCs w:val="24"/>
        </w:rPr>
        <w:lastRenderedPageBreak/>
        <w:t xml:space="preserve">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sidRPr="1646E0A0">
        <w:rPr>
          <w:sz w:val="24"/>
          <w:szCs w:val="24"/>
        </w:rPr>
        <w:t>2</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3"/>
      <w:commentRangeEnd w:id="23"/>
      <w:r w:rsidR="00184936">
        <w:rPr>
          <w:rStyle w:val="CommentReference"/>
        </w:rPr>
        <w:commentReference w:id="23"/>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4"/>
      <w:r w:rsidRPr="1646E0A0">
        <w:rPr>
          <w:sz w:val="24"/>
          <w:szCs w:val="24"/>
        </w:rPr>
        <w:t>model formulation</w:t>
      </w:r>
      <w:commentRangeEnd w:id="24"/>
      <w:r>
        <w:rPr>
          <w:rStyle w:val="CommentReference"/>
        </w:rPr>
        <w:commentReference w:id="24"/>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5" w:name="_o72aamdfl5uk"/>
      <w:bookmarkEnd w:id="25"/>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lastRenderedPageBreak/>
        <w:t>Patterns of community competence, host abundance, and temperature in ephemeral wetlands</w:t>
      </w:r>
    </w:p>
    <w:p w14:paraId="540AF43D" w14:textId="0A49CAF7"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EB1F41" w:rsidRPr="1646E0A0">
        <w:rPr>
          <w:sz w:val="24"/>
          <w:szCs w:val="24"/>
        </w:rPr>
        <w:t>3</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7B5C24">
        <w:rPr>
          <w:sz w:val="24"/>
          <w:szCs w:val="24"/>
        </w:rPr>
        <w:instrText xml:space="preserve"> ADDIN ZOTERO_ITEM CSL_CITATION {"citationID":"AZSJTayc","properties":{"formattedCitation":"(Love {\\i{}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7B5C24" w:rsidRPr="007B5C24">
        <w:rPr>
          <w:sz w:val="24"/>
        </w:rPr>
        <w:t xml:space="preserve">(Love </w:t>
      </w:r>
      <w:r w:rsidR="007B5C24" w:rsidRPr="007B5C24">
        <w:rPr>
          <w:i/>
          <w:iCs/>
          <w:sz w:val="24"/>
        </w:rPr>
        <w:t>et al.</w:t>
      </w:r>
      <w:r w:rsidR="007B5C24" w:rsidRPr="007B5C24">
        <w:rPr>
          <w:sz w:val="24"/>
        </w:rPr>
        <w:t>,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EB1F41" w:rsidRPr="1646E0A0">
        <w:rPr>
          <w:sz w:val="24"/>
          <w:szCs w:val="24"/>
        </w:rPr>
        <w:t>3</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sidRPr="1646E0A0">
        <w:rPr>
          <w:sz w:val="24"/>
          <w:szCs w:val="24"/>
        </w:rPr>
        <w:t>3</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lastRenderedPageBreak/>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0EBB15A2"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Spearman Rank Correlation Test with Holm-Bonferroni Correction for Multiple Comparisons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6" w:name="_3l8x3jxer0u4" w:colFirst="0" w:colLast="0"/>
      <w:bookmarkEnd w:id="26"/>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7" w:name="_l3iijzz0pprb" w:colFirst="0" w:colLast="0"/>
      <w:bookmarkEnd w:id="27"/>
      <w:r w:rsidRPr="00DB2F80">
        <w:rPr>
          <w:b/>
          <w:bCs/>
          <w:sz w:val="28"/>
          <w:szCs w:val="28"/>
        </w:rPr>
        <w:lastRenderedPageBreak/>
        <w:t>Discussion</w:t>
      </w:r>
    </w:p>
    <w:p w14:paraId="42CA1E87" w14:textId="31A913DA"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7B5C24">
        <w:rPr>
          <w:sz w:val="24"/>
          <w:szCs w:val="24"/>
        </w:rPr>
        <w:instrText xml:space="preserve"> ADDIN ZOTERO_ITEM CSL_CITATION {"citationID":"AugDMlgL","properties":{"formattedCitation":"(Shaw and Civitello, 2021)","plainCitation":"(Shaw and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7B5C24">
        <w:rPr>
          <w:rFonts w:ascii="Cambria Math" w:hAnsi="Cambria Math" w:cs="Cambria Math"/>
          <w:sz w:val="24"/>
          <w:szCs w:val="24"/>
        </w:rPr>
        <w:instrText>‐</w:instrText>
      </w:r>
      <w:r w:rsidR="007B5C24">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7B5C24">
        <w:rPr>
          <w:sz w:val="24"/>
        </w:rPr>
        <w:t xml:space="preserve">(Shaw and </w:t>
      </w:r>
      <w:proofErr w:type="spellStart"/>
      <w:r w:rsidR="007B5C24">
        <w:rPr>
          <w:sz w:val="24"/>
        </w:rPr>
        <w:t>Civitello</w:t>
      </w:r>
      <w:proofErr w:type="spellEnd"/>
      <w:r w:rsidR="007B5C24">
        <w:rPr>
          <w:sz w:val="24"/>
        </w:rPr>
        <w:t>, 2021)</w:t>
      </w:r>
      <w:r w:rsidRPr="00DB2F80">
        <w:rPr>
          <w:sz w:val="24"/>
          <w:szCs w:val="24"/>
        </w:rPr>
        <w:fldChar w:fldCharType="end"/>
      </w:r>
      <w:r w:rsidRPr="00DB2F80">
        <w:rPr>
          <w:sz w:val="24"/>
          <w:szCs w:val="24"/>
        </w:rPr>
        <w:t xml:space="preserve">. </w:t>
      </w:r>
    </w:p>
    <w:p w14:paraId="5F01F3D6" w14:textId="56D62F1E"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7B5C24">
        <w:rPr>
          <w:sz w:val="24"/>
          <w:szCs w:val="24"/>
        </w:rPr>
        <w:instrText xml:space="preserve"> ADDIN ZOTERO_ITEM CSL_CITATION {"citationID":"LlT2QXal","properties":{"formattedCitation":"(Rohr {\\i{}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7B5C24" w:rsidRPr="007B5C24">
        <w:rPr>
          <w:sz w:val="24"/>
        </w:rPr>
        <w:t xml:space="preserve">(Rohr </w:t>
      </w:r>
      <w:r w:rsidR="007B5C24" w:rsidRPr="007B5C24">
        <w:rPr>
          <w:i/>
          <w:iCs/>
          <w:sz w:val="24"/>
        </w:rPr>
        <w:t>et al.</w:t>
      </w:r>
      <w:r w:rsidR="007B5C24" w:rsidRPr="007B5C24">
        <w:rPr>
          <w:sz w:val="24"/>
        </w:rPr>
        <w:t>,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7B5C24">
        <w:rPr>
          <w:sz w:val="24"/>
          <w:szCs w:val="24"/>
        </w:rPr>
        <w:instrText xml:space="preserve"> ADDIN ZOTERO_ITEM CSL_CITATION {"citationID":"1bdLZPSx","properties":{"formattedCitation":"(Johnson {\\i{}et al.}, 2013)","plainCitation":"(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7B5C24" w:rsidRPr="007B5C24">
        <w:rPr>
          <w:sz w:val="24"/>
        </w:rPr>
        <w:t xml:space="preserve">(Johnson </w:t>
      </w:r>
      <w:r w:rsidR="007B5C24" w:rsidRPr="007B5C24">
        <w:rPr>
          <w:i/>
          <w:iCs/>
          <w:sz w:val="24"/>
        </w:rPr>
        <w:t>et al.</w:t>
      </w:r>
      <w:r w:rsidR="007B5C24" w:rsidRPr="007B5C24">
        <w:rPr>
          <w:sz w:val="24"/>
        </w:rPr>
        <w:t>,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7B5C24">
        <w:rPr>
          <w:sz w:val="24"/>
          <w:szCs w:val="24"/>
        </w:rPr>
        <w:instrText xml:space="preserve"> ADDIN ZOTERO_ITEM CSL_CITATION {"citationID":"cx9cVFvU","properties":{"formattedCitation":"(Antonovics {\\i{}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7B5C24" w:rsidRPr="007B5C24">
        <w:rPr>
          <w:sz w:val="24"/>
        </w:rPr>
        <w:t>(</w:t>
      </w:r>
      <w:proofErr w:type="spellStart"/>
      <w:r w:rsidR="007B5C24" w:rsidRPr="007B5C24">
        <w:rPr>
          <w:sz w:val="24"/>
        </w:rPr>
        <w:t>Antonovics</w:t>
      </w:r>
      <w:proofErr w:type="spellEnd"/>
      <w:r w:rsidR="007B5C24" w:rsidRPr="007B5C24">
        <w:rPr>
          <w:sz w:val="24"/>
        </w:rPr>
        <w:t xml:space="preserve"> </w:t>
      </w:r>
      <w:r w:rsidR="007B5C24" w:rsidRPr="007B5C24">
        <w:rPr>
          <w:i/>
          <w:iCs/>
          <w:sz w:val="24"/>
        </w:rPr>
        <w:t>et al.</w:t>
      </w:r>
      <w:r w:rsidR="007B5C24" w:rsidRPr="007B5C24">
        <w:rPr>
          <w:sz w:val="24"/>
        </w:rPr>
        <w:t>,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8"/>
      <w:r w:rsidR="5632406E" w:rsidRPr="31DB22D1">
        <w:rPr>
          <w:sz w:val="24"/>
          <w:szCs w:val="24"/>
        </w:rPr>
        <w:t xml:space="preserve">could </w:t>
      </w:r>
      <w:commentRangeEnd w:id="28"/>
      <w:r>
        <w:rPr>
          <w:rStyle w:val="CommentReference"/>
        </w:rPr>
        <w:commentReference w:id="28"/>
      </w:r>
      <w:r w:rsidRPr="31DB22D1">
        <w:rPr>
          <w:sz w:val="24"/>
          <w:szCs w:val="24"/>
        </w:rPr>
        <w:t>result in shorter but more severe epidemics when host densities are at their peak.</w:t>
      </w:r>
    </w:p>
    <w:p w14:paraId="68F44DEE" w14:textId="74AB964C"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7B5C24">
        <w:rPr>
          <w:sz w:val="24"/>
          <w:szCs w:val="24"/>
        </w:rPr>
        <w:instrText xml:space="preserve"> ADDIN ZOTERO_ITEM CSL_CITATION {"citationID":"dbC5Ui6T","properties":{"formattedCitation":"(Martin {\\i{}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7B5C24" w:rsidRPr="007B5C24">
        <w:rPr>
          <w:sz w:val="24"/>
        </w:rPr>
        <w:t xml:space="preserve">(Martin </w:t>
      </w:r>
      <w:r w:rsidR="007B5C24" w:rsidRPr="007B5C24">
        <w:rPr>
          <w:i/>
          <w:iCs/>
          <w:sz w:val="24"/>
        </w:rPr>
        <w:t>et al.</w:t>
      </w:r>
      <w:r w:rsidR="007B5C24" w:rsidRPr="007B5C24">
        <w:rPr>
          <w:sz w:val="24"/>
        </w:rPr>
        <w:t>,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7B5C24">
        <w:rPr>
          <w:sz w:val="24"/>
          <w:szCs w:val="24"/>
        </w:rPr>
        <w:instrText xml:space="preserve"> ADDIN ZOTERO_ITEM CSL_CITATION {"citationID":"hrxlPyxq","properties":{"formattedCitation":"(Downs {\\i{}et al.}, 2019; Valenzuela\\uc0\\u8208{}S\\uc0\\u225{}nchez {\\i{}et al.}, 2021)","plainCitation":"(Downs et al., 2019; Valenzuela</w:instrText>
      </w:r>
      <w:r w:rsidR="007B5C24">
        <w:rPr>
          <w:rFonts w:ascii="Cambria Math" w:hAnsi="Cambria Math" w:cs="Cambria Math"/>
          <w:sz w:val="24"/>
          <w:szCs w:val="24"/>
        </w:rPr>
        <w:instrText>‐</w:instrText>
      </w:r>
      <w:r w:rsidR="007B5C24">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7B5C24">
        <w:rPr>
          <w:rFonts w:ascii="Cambria Math" w:hAnsi="Cambria Math" w:cs="Cambria Math"/>
          <w:sz w:val="24"/>
          <w:szCs w:val="24"/>
        </w:rPr>
        <w:instrText>‐</w:instrText>
      </w:r>
      <w:r w:rsidR="007B5C24">
        <w:rPr>
          <w:sz w:val="24"/>
          <w:szCs w:val="24"/>
        </w:rPr>
        <w:instrText>parasite interaction to inform management decisions. However, it is becoming increasingly clear that the life</w:instrText>
      </w:r>
      <w:r w:rsidR="007B5C24">
        <w:rPr>
          <w:rFonts w:ascii="Cambria Math" w:hAnsi="Cambria Math" w:cs="Cambria Math"/>
          <w:sz w:val="24"/>
          <w:szCs w:val="24"/>
        </w:rPr>
        <w:instrText>‐</w:instrText>
      </w:r>
      <w:r w:rsidR="007B5C24">
        <w:rPr>
          <w:sz w:val="24"/>
          <w:szCs w:val="24"/>
        </w:rPr>
        <w:instrText>history strategies of host species can be predictive of individual</w:instrText>
      </w:r>
      <w:r w:rsidR="007B5C24">
        <w:rPr>
          <w:rFonts w:ascii="Cambria Math" w:hAnsi="Cambria Math" w:cs="Cambria Math"/>
          <w:sz w:val="24"/>
          <w:szCs w:val="24"/>
        </w:rPr>
        <w:instrText>‐</w:instrText>
      </w:r>
      <w:r w:rsidR="007B5C24">
        <w:rPr>
          <w:sz w:val="24"/>
          <w:szCs w:val="24"/>
        </w:rPr>
        <w:instrText xml:space="preserve"> and population</w:instrText>
      </w:r>
      <w:r w:rsidR="007B5C24">
        <w:rPr>
          <w:rFonts w:ascii="Cambria Math" w:hAnsi="Cambria Math" w:cs="Cambria Math"/>
          <w:sz w:val="24"/>
          <w:szCs w:val="24"/>
        </w:rPr>
        <w:instrText>‐</w:instrText>
      </w:r>
      <w:r w:rsidR="007B5C24">
        <w:rPr>
          <w:sz w:val="24"/>
          <w:szCs w:val="24"/>
        </w:rPr>
        <w:instrText>level responses to infectious disease, even without detailed knowledge on the specifics of the host</w:instrText>
      </w:r>
      <w:r w:rsidR="007B5C24">
        <w:rPr>
          <w:rFonts w:ascii="Cambria Math" w:hAnsi="Cambria Math" w:cs="Cambria Math"/>
          <w:sz w:val="24"/>
          <w:szCs w:val="24"/>
        </w:rPr>
        <w:instrText>‐</w:instrText>
      </w:r>
      <w:r w:rsidR="007B5C24">
        <w:rPr>
          <w:sz w:val="24"/>
          <w:szCs w:val="24"/>
        </w:rPr>
        <w:instrText>parasite interaction. Here, we argue that a deeper integration of life</w:instrText>
      </w:r>
      <w:r w:rsidR="007B5C24">
        <w:rPr>
          <w:rFonts w:ascii="Cambria Math" w:hAnsi="Cambria Math" w:cs="Cambria Math"/>
          <w:sz w:val="24"/>
          <w:szCs w:val="24"/>
        </w:rPr>
        <w:instrText>‐</w:instrText>
      </w:r>
      <w:r w:rsidR="007B5C24">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7B5C24">
        <w:rPr>
          <w:rFonts w:ascii="Cambria Math" w:hAnsi="Cambria Math" w:cs="Cambria Math"/>
          <w:sz w:val="24"/>
          <w:szCs w:val="24"/>
        </w:rPr>
        <w:instrText>‐</w:instrText>
      </w:r>
      <w:r w:rsidR="007B5C24">
        <w:rPr>
          <w:sz w:val="24"/>
          <w:szCs w:val="24"/>
        </w:rPr>
        <w:instrText>history characteristics influence host responses to parasitism at different levels of organisation, from individuals to communities. We also highlight knowledge gaps and future directions for the study of life</w:instrText>
      </w:r>
      <w:r w:rsidR="007B5C24">
        <w:rPr>
          <w:rFonts w:ascii="Cambria Math" w:hAnsi="Cambria Math" w:cs="Cambria Math"/>
          <w:sz w:val="24"/>
          <w:szCs w:val="24"/>
        </w:rPr>
        <w:instrText>‐</w:instrText>
      </w:r>
      <w:r w:rsidR="007B5C24">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7B5C24">
        <w:rPr>
          <w:rFonts w:ascii="Cambria Math" w:hAnsi="Cambria Math" w:cs="Cambria Math"/>
          <w:sz w:val="24"/>
          <w:szCs w:val="24"/>
        </w:rPr>
        <w:instrText>‐</w:instrText>
      </w:r>
      <w:r w:rsidR="007B5C24">
        <w:rPr>
          <w:sz w:val="24"/>
          <w:szCs w:val="24"/>
        </w:rPr>
        <w:instrText>history and host responses to parasitism, to demonstrate that a deeper integration of life</w:instrText>
      </w:r>
      <w:r w:rsidR="007B5C24">
        <w:rPr>
          <w:rFonts w:ascii="Cambria Math" w:hAnsi="Cambria Math" w:cs="Cambria Math"/>
          <w:sz w:val="24"/>
          <w:szCs w:val="24"/>
        </w:rPr>
        <w:instrText>‐</w:instrText>
      </w:r>
      <w:r w:rsidR="007B5C24">
        <w:rPr>
          <w:sz w:val="24"/>
          <w:szCs w:val="24"/>
        </w:rPr>
        <w:instrText>history theory into disease ecology is a fruitful avenue of research to advance the understanding and mitigation of wildlife infectious diseases. This synthesis highlights that life</w:instrText>
      </w:r>
      <w:r w:rsidR="007B5C24">
        <w:rPr>
          <w:rFonts w:ascii="Cambria Math" w:hAnsi="Cambria Math" w:cs="Cambria Math"/>
          <w:sz w:val="24"/>
          <w:szCs w:val="24"/>
        </w:rPr>
        <w:instrText>‐</w:instrText>
      </w:r>
      <w:r w:rsidR="007B5C24">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7B5C24">
        <w:rPr>
          <w:rFonts w:ascii="Cambria Math" w:hAnsi="Cambria Math" w:cs="Cambria Math"/>
          <w:sz w:val="24"/>
          <w:szCs w:val="24"/>
        </w:rPr>
        <w:instrText>‐</w:instrText>
      </w:r>
      <w:r w:rsidR="007B5C24">
        <w:rPr>
          <w:sz w:val="24"/>
          <w:szCs w:val="24"/>
        </w:rPr>
        <w:instrText>host parasite systems.","container-title":"Ecology letters","DOI":"10.1111/ele.13681","issue":"4","note":"ISBN: 1461-023X\nPMID: 33492776","page":"876-890","title":"Why disease ecology needs life</w:instrText>
      </w:r>
      <w:r w:rsidR="007B5C24">
        <w:rPr>
          <w:rFonts w:ascii="Cambria Math" w:hAnsi="Cambria Math" w:cs="Cambria Math"/>
          <w:sz w:val="24"/>
          <w:szCs w:val="24"/>
        </w:rPr>
        <w:instrText>‐</w:instrText>
      </w:r>
      <w:r w:rsidR="007B5C24">
        <w:rPr>
          <w:sz w:val="24"/>
          <w:szCs w:val="24"/>
        </w:rPr>
        <w:instrText>history theory: a host perspective","volume":"24","author":[{"family":"Valenzuela</w:instrText>
      </w:r>
      <w:r w:rsidR="007B5C24">
        <w:rPr>
          <w:rFonts w:ascii="Cambria Math" w:hAnsi="Cambria Math" w:cs="Cambria Math"/>
          <w:sz w:val="24"/>
          <w:szCs w:val="24"/>
        </w:rPr>
        <w:instrText>‐</w:instrText>
      </w:r>
      <w:r w:rsidR="007B5C24">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7B5C24" w:rsidRPr="007B5C24">
        <w:rPr>
          <w:rFonts w:ascii="Times New Roman" w:hAnsi="Times New Roman" w:cs="Times New Roman"/>
          <w:sz w:val="24"/>
        </w:rPr>
        <w:t xml:space="preserve">(Downs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xml:space="preserve">, 2019; Valenzuela‐Sánchez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5EB8513A"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7B5C24">
        <w:rPr>
          <w:sz w:val="24"/>
          <w:szCs w:val="24"/>
        </w:rPr>
        <w:instrText xml:space="preserve"> ADDIN ZOTERO_ITEM CSL_CITATION {"citationID":"09fppUUm","properties":{"formattedCitation":"(Lesbarr\\uc0\\u232{}res {\\i{}et al.}, 2012; Tornabene {\\i{}et al.}, 2018; Bienentreu and Lesbarr\\uc0\\u232{}res, 2020)","plainCitation":"(Lesbarrères et al., 2012; Tornabene et al., 2018; Bienentreu and Lesbarrères, 2020)","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7B5C24">
        <w:rPr>
          <w:rFonts w:ascii="Cambria Math" w:hAnsi="Cambria Math" w:cs="Cambria Math"/>
          <w:sz w:val="24"/>
          <w:szCs w:val="24"/>
        </w:rPr>
        <w:instrText>‐</w:instrText>
      </w:r>
      <w:r w:rsidR="007B5C24">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7B5C24" w:rsidRPr="007B5C24">
        <w:rPr>
          <w:sz w:val="24"/>
        </w:rPr>
        <w:t>(</w:t>
      </w:r>
      <w:proofErr w:type="spellStart"/>
      <w:r w:rsidR="007B5C24" w:rsidRPr="007B5C24">
        <w:rPr>
          <w:sz w:val="24"/>
        </w:rPr>
        <w:t>Lesbarrères</w:t>
      </w:r>
      <w:proofErr w:type="spellEnd"/>
      <w:r w:rsidR="007B5C24" w:rsidRPr="007B5C24">
        <w:rPr>
          <w:sz w:val="24"/>
        </w:rPr>
        <w:t xml:space="preserve"> </w:t>
      </w:r>
      <w:r w:rsidR="007B5C24" w:rsidRPr="007B5C24">
        <w:rPr>
          <w:i/>
          <w:iCs/>
          <w:sz w:val="24"/>
        </w:rPr>
        <w:t>et al.</w:t>
      </w:r>
      <w:r w:rsidR="007B5C24" w:rsidRPr="007B5C24">
        <w:rPr>
          <w:sz w:val="24"/>
        </w:rPr>
        <w:t xml:space="preserve">, </w:t>
      </w:r>
      <w:r w:rsidR="007B5C24" w:rsidRPr="007B5C24">
        <w:rPr>
          <w:sz w:val="24"/>
        </w:rPr>
        <w:lastRenderedPageBreak/>
        <w:t xml:space="preserve">2012; </w:t>
      </w:r>
      <w:proofErr w:type="spellStart"/>
      <w:r w:rsidR="007B5C24" w:rsidRPr="007B5C24">
        <w:rPr>
          <w:sz w:val="24"/>
        </w:rPr>
        <w:t>Tornabene</w:t>
      </w:r>
      <w:proofErr w:type="spellEnd"/>
      <w:r w:rsidR="007B5C24" w:rsidRPr="007B5C24">
        <w:rPr>
          <w:sz w:val="24"/>
        </w:rPr>
        <w:t xml:space="preserve"> </w:t>
      </w:r>
      <w:r w:rsidR="007B5C24" w:rsidRPr="007B5C24">
        <w:rPr>
          <w:i/>
          <w:iCs/>
          <w:sz w:val="24"/>
        </w:rPr>
        <w:t>et al.</w:t>
      </w:r>
      <w:r w:rsidR="007B5C24" w:rsidRPr="007B5C24">
        <w:rPr>
          <w:sz w:val="24"/>
        </w:rPr>
        <w:t xml:space="preserve">, 2018; </w:t>
      </w:r>
      <w:proofErr w:type="spellStart"/>
      <w:r w:rsidR="007B5C24" w:rsidRPr="007B5C24">
        <w:rPr>
          <w:sz w:val="24"/>
        </w:rPr>
        <w:t>Bienentreu</w:t>
      </w:r>
      <w:proofErr w:type="spellEnd"/>
      <w:r w:rsidR="007B5C24" w:rsidRPr="007B5C24">
        <w:rPr>
          <w:sz w:val="24"/>
        </w:rPr>
        <w:t xml:space="preserve"> and </w:t>
      </w:r>
      <w:proofErr w:type="spellStart"/>
      <w:r w:rsidR="007B5C24" w:rsidRPr="007B5C24">
        <w:rPr>
          <w:sz w:val="24"/>
        </w:rPr>
        <w:t>Lesbarrères</w:t>
      </w:r>
      <w:proofErr w:type="spellEnd"/>
      <w:r w:rsidR="007B5C24" w:rsidRPr="007B5C24">
        <w:rPr>
          <w:sz w:val="24"/>
        </w:rPr>
        <w:t>, 2020)</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1646E0A0">
        <w:rPr>
          <w:sz w:val="24"/>
          <w:szCs w:val="24"/>
        </w:rPr>
        <w:fldChar w:fldCharType="begin"/>
      </w:r>
      <w:r w:rsidR="007B5C24">
        <w:rPr>
          <w:sz w:val="24"/>
          <w:szCs w:val="24"/>
        </w:rPr>
        <w:instrText xml:space="preserve"> ADDIN ZOTERO_ITEM CSL_CITATION {"citationID":"P1uKQa82","properties":{"formattedCitation":"(Ostfeld {\\i{}et al.}, 2010, 2014; Valenzuela\\uc0\\u8208{}S\\uc0\\u225{}nchez {\\i{}et al.}, 2021)","plainCitation":"(Ostfeld et al., 2010, 2014; Valenzuela</w:instrText>
      </w:r>
      <w:r w:rsidR="007B5C24">
        <w:rPr>
          <w:rFonts w:ascii="Cambria Math" w:hAnsi="Cambria Math" w:cs="Cambria Math"/>
          <w:sz w:val="24"/>
          <w:szCs w:val="24"/>
        </w:rPr>
        <w:instrText>‐</w:instrText>
      </w:r>
      <w:r w:rsidR="007B5C24">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7B5C24">
        <w:rPr>
          <w:rFonts w:ascii="Cambria Math" w:hAnsi="Cambria Math" w:cs="Cambria Math"/>
          <w:sz w:val="24"/>
          <w:szCs w:val="24"/>
        </w:rPr>
        <w:instrText>‐</w:instrText>
      </w:r>
      <w:r w:rsidR="007B5C24">
        <w:rPr>
          <w:sz w:val="24"/>
          <w:szCs w:val="24"/>
        </w:rPr>
        <w:instrText>parasite interaction to inform management decisions. However, it is becoming increasingly clear that the life</w:instrText>
      </w:r>
      <w:r w:rsidR="007B5C24">
        <w:rPr>
          <w:rFonts w:ascii="Cambria Math" w:hAnsi="Cambria Math" w:cs="Cambria Math"/>
          <w:sz w:val="24"/>
          <w:szCs w:val="24"/>
        </w:rPr>
        <w:instrText>‐</w:instrText>
      </w:r>
      <w:r w:rsidR="007B5C24">
        <w:rPr>
          <w:sz w:val="24"/>
          <w:szCs w:val="24"/>
        </w:rPr>
        <w:instrText>history strategies of host species can be predictive of individual</w:instrText>
      </w:r>
      <w:r w:rsidR="007B5C24">
        <w:rPr>
          <w:rFonts w:ascii="Cambria Math" w:hAnsi="Cambria Math" w:cs="Cambria Math"/>
          <w:sz w:val="24"/>
          <w:szCs w:val="24"/>
        </w:rPr>
        <w:instrText>‐</w:instrText>
      </w:r>
      <w:r w:rsidR="007B5C24">
        <w:rPr>
          <w:sz w:val="24"/>
          <w:szCs w:val="24"/>
        </w:rPr>
        <w:instrText xml:space="preserve"> and population</w:instrText>
      </w:r>
      <w:r w:rsidR="007B5C24">
        <w:rPr>
          <w:rFonts w:ascii="Cambria Math" w:hAnsi="Cambria Math" w:cs="Cambria Math"/>
          <w:sz w:val="24"/>
          <w:szCs w:val="24"/>
        </w:rPr>
        <w:instrText>‐</w:instrText>
      </w:r>
      <w:r w:rsidR="007B5C24">
        <w:rPr>
          <w:sz w:val="24"/>
          <w:szCs w:val="24"/>
        </w:rPr>
        <w:instrText>level responses to infectious disease, even without detailed knowledge on the specifics of the host</w:instrText>
      </w:r>
      <w:r w:rsidR="007B5C24">
        <w:rPr>
          <w:rFonts w:ascii="Cambria Math" w:hAnsi="Cambria Math" w:cs="Cambria Math"/>
          <w:sz w:val="24"/>
          <w:szCs w:val="24"/>
        </w:rPr>
        <w:instrText>‐</w:instrText>
      </w:r>
      <w:r w:rsidR="007B5C24">
        <w:rPr>
          <w:sz w:val="24"/>
          <w:szCs w:val="24"/>
        </w:rPr>
        <w:instrText>parasite interaction. Here, we argue that a deeper integration of life</w:instrText>
      </w:r>
      <w:r w:rsidR="007B5C24">
        <w:rPr>
          <w:rFonts w:ascii="Cambria Math" w:hAnsi="Cambria Math" w:cs="Cambria Math"/>
          <w:sz w:val="24"/>
          <w:szCs w:val="24"/>
        </w:rPr>
        <w:instrText>‐</w:instrText>
      </w:r>
      <w:r w:rsidR="007B5C24">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7B5C24">
        <w:rPr>
          <w:rFonts w:ascii="Cambria Math" w:hAnsi="Cambria Math" w:cs="Cambria Math"/>
          <w:sz w:val="24"/>
          <w:szCs w:val="24"/>
        </w:rPr>
        <w:instrText>‐</w:instrText>
      </w:r>
      <w:r w:rsidR="007B5C24">
        <w:rPr>
          <w:sz w:val="24"/>
          <w:szCs w:val="24"/>
        </w:rPr>
        <w:instrText>history characteristics influence host responses to parasitism at different levels of organisation, from individuals to communities. We also highlight knowledge gaps and future directions for the study of life</w:instrText>
      </w:r>
      <w:r w:rsidR="007B5C24">
        <w:rPr>
          <w:rFonts w:ascii="Cambria Math" w:hAnsi="Cambria Math" w:cs="Cambria Math"/>
          <w:sz w:val="24"/>
          <w:szCs w:val="24"/>
        </w:rPr>
        <w:instrText>‐</w:instrText>
      </w:r>
      <w:r w:rsidR="007B5C24">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7B5C24">
        <w:rPr>
          <w:rFonts w:ascii="Cambria Math" w:hAnsi="Cambria Math" w:cs="Cambria Math"/>
          <w:sz w:val="24"/>
          <w:szCs w:val="24"/>
        </w:rPr>
        <w:instrText>‐</w:instrText>
      </w:r>
      <w:r w:rsidR="007B5C24">
        <w:rPr>
          <w:sz w:val="24"/>
          <w:szCs w:val="24"/>
        </w:rPr>
        <w:instrText>history and host responses to parasitism, to demonstrate that a deeper integration of life</w:instrText>
      </w:r>
      <w:r w:rsidR="007B5C24">
        <w:rPr>
          <w:rFonts w:ascii="Cambria Math" w:hAnsi="Cambria Math" w:cs="Cambria Math"/>
          <w:sz w:val="24"/>
          <w:szCs w:val="24"/>
        </w:rPr>
        <w:instrText>‐</w:instrText>
      </w:r>
      <w:r w:rsidR="007B5C24">
        <w:rPr>
          <w:sz w:val="24"/>
          <w:szCs w:val="24"/>
        </w:rPr>
        <w:instrText>history theory into disease ecology is a fruitful avenue of research to advance the understanding and mitigation of wildlife infectious diseases. This synthesis highlights that life</w:instrText>
      </w:r>
      <w:r w:rsidR="007B5C24">
        <w:rPr>
          <w:rFonts w:ascii="Cambria Math" w:hAnsi="Cambria Math" w:cs="Cambria Math"/>
          <w:sz w:val="24"/>
          <w:szCs w:val="24"/>
        </w:rPr>
        <w:instrText>‐</w:instrText>
      </w:r>
      <w:r w:rsidR="007B5C24">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7B5C24">
        <w:rPr>
          <w:rFonts w:ascii="Cambria Math" w:hAnsi="Cambria Math" w:cs="Cambria Math"/>
          <w:sz w:val="24"/>
          <w:szCs w:val="24"/>
        </w:rPr>
        <w:instrText>‐</w:instrText>
      </w:r>
      <w:r w:rsidR="007B5C24">
        <w:rPr>
          <w:sz w:val="24"/>
          <w:szCs w:val="24"/>
        </w:rPr>
        <w:instrText>host parasite systems.","container-title":"Ecology letters","DOI":"10.1111/ele.13681","issue":"4","note":"ISBN: 1461-023X\nPMID: 33492776","page":"876-890","title":"Why disease ecology needs life</w:instrText>
      </w:r>
      <w:r w:rsidR="007B5C24">
        <w:rPr>
          <w:rFonts w:ascii="Cambria Math" w:hAnsi="Cambria Math" w:cs="Cambria Math"/>
          <w:sz w:val="24"/>
          <w:szCs w:val="24"/>
        </w:rPr>
        <w:instrText>‐</w:instrText>
      </w:r>
      <w:r w:rsidR="007B5C24">
        <w:rPr>
          <w:sz w:val="24"/>
          <w:szCs w:val="24"/>
        </w:rPr>
        <w:instrText>history theory: a host perspective","volume":"24","author":[{"family":"Valenzuela</w:instrText>
      </w:r>
      <w:r w:rsidR="007B5C24">
        <w:rPr>
          <w:rFonts w:ascii="Cambria Math" w:hAnsi="Cambria Math" w:cs="Cambria Math"/>
          <w:sz w:val="24"/>
          <w:szCs w:val="24"/>
        </w:rPr>
        <w:instrText>‐</w:instrText>
      </w:r>
      <w:r w:rsidR="007B5C24">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1646E0A0">
        <w:rPr>
          <w:sz w:val="24"/>
          <w:szCs w:val="24"/>
        </w:rPr>
        <w:fldChar w:fldCharType="separate"/>
      </w:r>
      <w:r w:rsidR="007B5C24" w:rsidRPr="007B5C24">
        <w:rPr>
          <w:rFonts w:ascii="Times New Roman" w:hAnsi="Times New Roman" w:cs="Times New Roman"/>
          <w:sz w:val="24"/>
        </w:rPr>
        <w:t>(</w:t>
      </w:r>
      <w:proofErr w:type="spellStart"/>
      <w:r w:rsidR="007B5C24" w:rsidRPr="007B5C24">
        <w:rPr>
          <w:rFonts w:ascii="Times New Roman" w:hAnsi="Times New Roman" w:cs="Times New Roman"/>
          <w:sz w:val="24"/>
        </w:rPr>
        <w:t>Ostfeld</w:t>
      </w:r>
      <w:proofErr w:type="spellEnd"/>
      <w:r w:rsidR="007B5C24" w:rsidRPr="007B5C24">
        <w:rPr>
          <w:rFonts w:ascii="Times New Roman" w:hAnsi="Times New Roman" w:cs="Times New Roman"/>
          <w:sz w:val="24"/>
        </w:rPr>
        <w:t xml:space="preserve">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xml:space="preserve">, 2010, 2014; Valenzuela‐Sánchez </w:t>
      </w:r>
      <w:r w:rsidR="007B5C24" w:rsidRPr="007B5C24">
        <w:rPr>
          <w:rFonts w:ascii="Times New Roman" w:hAnsi="Times New Roman" w:cs="Times New Roman"/>
          <w:i/>
          <w:iCs/>
          <w:sz w:val="24"/>
        </w:rPr>
        <w:t>et al.</w:t>
      </w:r>
      <w:r w:rsidR="007B5C24" w:rsidRPr="007B5C24">
        <w:rPr>
          <w:rFonts w:ascii="Times New Roman" w:hAnsi="Times New Roman" w:cs="Times New Roman"/>
          <w:sz w:val="24"/>
        </w:rPr>
        <w:t>, 2021)</w:t>
      </w:r>
      <w:r w:rsidRPr="1646E0A0">
        <w:rPr>
          <w:sz w:val="24"/>
          <w:szCs w:val="24"/>
        </w:rPr>
        <w:fldChar w:fldCharType="end"/>
      </w:r>
      <w:r w:rsidRPr="1646E0A0">
        <w:rPr>
          <w:sz w:val="24"/>
          <w:szCs w:val="24"/>
        </w:rPr>
        <w:t xml:space="preserve"> suggests the potential for the ideas presented here to occur more generally. In the </w:t>
      </w:r>
      <w:proofErr w:type="spellStart"/>
      <w:r w:rsidRPr="1646E0A0">
        <w:rPr>
          <w:sz w:val="24"/>
          <w:szCs w:val="24"/>
        </w:rPr>
        <w:t>ranavirus</w:t>
      </w:r>
      <w:proofErr w:type="spellEnd"/>
      <w:r w:rsidRPr="1646E0A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7B5C24">
        <w:rPr>
          <w:sz w:val="24"/>
          <w:szCs w:val="24"/>
        </w:rPr>
        <w:instrText xml:space="preserve"> ADDIN ZOTERO_ITEM CSL_CITATION {"citationID":"LqGumBpm","properties":{"formattedCitation":"(Gehman, Hall and Byers, 2018)","plainCitation":"(Gehman, Hall and Byers,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7B5C24">
        <w:rPr>
          <w:sz w:val="24"/>
        </w:rPr>
        <w:t>(</w:t>
      </w:r>
      <w:proofErr w:type="spellStart"/>
      <w:r w:rsidR="007B5C24">
        <w:rPr>
          <w:sz w:val="24"/>
        </w:rPr>
        <w:t>Gehman</w:t>
      </w:r>
      <w:proofErr w:type="spellEnd"/>
      <w:r w:rsidR="007B5C24">
        <w:rPr>
          <w:sz w:val="24"/>
        </w:rPr>
        <w:t>, Hall and Byers, 2018)</w:t>
      </w:r>
      <w:r w:rsidRPr="1646E0A0">
        <w:rPr>
          <w:sz w:val="24"/>
          <w:szCs w:val="24"/>
        </w:rPr>
        <w:fldChar w:fldCharType="end"/>
      </w:r>
      <w:r w:rsidRPr="1646E0A0">
        <w:rPr>
          <w:sz w:val="24"/>
          <w:szCs w:val="24"/>
        </w:rPr>
        <w:t xml:space="preserve">. </w:t>
      </w:r>
    </w:p>
    <w:p w14:paraId="7F5E8098" w14:textId="509921B9"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7B5C24">
        <w:rPr>
          <w:sz w:val="24"/>
          <w:szCs w:val="24"/>
        </w:rPr>
        <w:instrText xml:space="preserve"> ADDIN ZOTERO_ITEM CSL_CITATION {"citationID":"j0oHRgjl","properties":{"formattedCitation":"(Green, Converse and Schrader, 2002; Price {\\i{}et al.}, 2014)","plainCitation":"(Green, Converse and Schrader,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7B5C24" w:rsidRPr="007B5C24">
        <w:rPr>
          <w:sz w:val="24"/>
        </w:rPr>
        <w:t xml:space="preserve">(Green, Converse and Schrader, 2002; Price </w:t>
      </w:r>
      <w:r w:rsidR="007B5C24" w:rsidRPr="007B5C24">
        <w:rPr>
          <w:i/>
          <w:iCs/>
          <w:sz w:val="24"/>
        </w:rPr>
        <w:t>et al.</w:t>
      </w:r>
      <w:r w:rsidR="007B5C24" w:rsidRPr="007B5C24">
        <w:rPr>
          <w:sz w:val="24"/>
        </w:rPr>
        <w:t>, 2014)</w:t>
      </w:r>
      <w:r>
        <w:rPr>
          <w:sz w:val="24"/>
          <w:szCs w:val="24"/>
        </w:rPr>
        <w:fldChar w:fldCharType="end"/>
      </w:r>
      <w:r>
        <w:rPr>
          <w:sz w:val="24"/>
          <w:szCs w:val="24"/>
        </w:rPr>
        <w:t xml:space="preserve">, chytridiomycosis </w:t>
      </w:r>
      <w:r>
        <w:rPr>
          <w:sz w:val="24"/>
          <w:szCs w:val="24"/>
        </w:rPr>
        <w:fldChar w:fldCharType="begin"/>
      </w:r>
      <w:r w:rsidR="007B5C24">
        <w:rPr>
          <w:sz w:val="24"/>
          <w:szCs w:val="24"/>
        </w:rPr>
        <w:instrText xml:space="preserve"> ADDIN ZOTERO_ITEM CSL_CITATION {"citationID":"QYydteYW","properties":{"formattedCitation":"(Berger {\\i{}et al.}, 1998; Skerratt {\\i{}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7B5C24" w:rsidRPr="007B5C24">
        <w:rPr>
          <w:sz w:val="24"/>
        </w:rPr>
        <w:t xml:space="preserve">(Berger </w:t>
      </w:r>
      <w:r w:rsidR="007B5C24" w:rsidRPr="007B5C24">
        <w:rPr>
          <w:i/>
          <w:iCs/>
          <w:sz w:val="24"/>
        </w:rPr>
        <w:t>et al.</w:t>
      </w:r>
      <w:r w:rsidR="007B5C24" w:rsidRPr="007B5C24">
        <w:rPr>
          <w:sz w:val="24"/>
        </w:rPr>
        <w:t xml:space="preserve">, 1998; </w:t>
      </w:r>
      <w:proofErr w:type="spellStart"/>
      <w:r w:rsidR="007B5C24" w:rsidRPr="007B5C24">
        <w:rPr>
          <w:sz w:val="24"/>
        </w:rPr>
        <w:t>Skerratt</w:t>
      </w:r>
      <w:proofErr w:type="spellEnd"/>
      <w:r w:rsidR="007B5C24" w:rsidRPr="007B5C24">
        <w:rPr>
          <w:sz w:val="24"/>
        </w:rPr>
        <w:t xml:space="preserve"> </w:t>
      </w:r>
      <w:r w:rsidR="007B5C24" w:rsidRPr="007B5C24">
        <w:rPr>
          <w:i/>
          <w:iCs/>
          <w:sz w:val="24"/>
        </w:rPr>
        <w:t>et al.</w:t>
      </w:r>
      <w:r w:rsidR="007B5C24" w:rsidRPr="007B5C24">
        <w:rPr>
          <w:sz w:val="24"/>
        </w:rPr>
        <w:t>,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7B5C24">
        <w:rPr>
          <w:sz w:val="24"/>
          <w:szCs w:val="24"/>
        </w:rPr>
        <w:instrText xml:space="preserve"> ADDIN ZOTERO_ITEM CSL_CITATION {"citationID":"AHsiSKLi","properties":{"formattedCitation":"(Isidoro-Ayza {\\i{}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7B5C24" w:rsidRPr="007B5C24">
        <w:rPr>
          <w:sz w:val="24"/>
        </w:rPr>
        <w:t>(</w:t>
      </w:r>
      <w:proofErr w:type="spellStart"/>
      <w:r w:rsidR="007B5C24" w:rsidRPr="007B5C24">
        <w:rPr>
          <w:sz w:val="24"/>
        </w:rPr>
        <w:t>Isidoro-Ayza</w:t>
      </w:r>
      <w:proofErr w:type="spellEnd"/>
      <w:r w:rsidR="007B5C24" w:rsidRPr="007B5C24">
        <w:rPr>
          <w:sz w:val="24"/>
        </w:rPr>
        <w:t xml:space="preserve"> </w:t>
      </w:r>
      <w:r w:rsidR="007B5C24" w:rsidRPr="007B5C24">
        <w:rPr>
          <w:i/>
          <w:iCs/>
          <w:sz w:val="24"/>
        </w:rPr>
        <w:t>et al.</w:t>
      </w:r>
      <w:r w:rsidR="007B5C24" w:rsidRPr="007B5C24">
        <w:rPr>
          <w:sz w:val="24"/>
        </w:rPr>
        <w:t>,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7B5C24">
        <w:rPr>
          <w:sz w:val="24"/>
          <w:szCs w:val="24"/>
        </w:rPr>
        <w:instrText xml:space="preserve"> ADDIN ZOTERO_ITEM CSL_CITATION {"citationID":"6L1R4jNW","properties":{"formattedCitation":"(Scheele {\\i{}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7B5C24" w:rsidRPr="007B5C24">
        <w:rPr>
          <w:sz w:val="24"/>
        </w:rPr>
        <w:t xml:space="preserve">(Scheele </w:t>
      </w:r>
      <w:r w:rsidR="007B5C24" w:rsidRPr="007B5C24">
        <w:rPr>
          <w:i/>
          <w:iCs/>
          <w:sz w:val="24"/>
        </w:rPr>
        <w:t>et al.</w:t>
      </w:r>
      <w:r w:rsidR="007B5C24" w:rsidRPr="007B5C24">
        <w:rPr>
          <w:sz w:val="24"/>
        </w:rPr>
        <w:t>,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7B5C24">
        <w:rPr>
          <w:sz w:val="24"/>
          <w:szCs w:val="24"/>
        </w:rPr>
        <w:instrText xml:space="preserve"> ADDIN ZOTERO_ITEM CSL_CITATION {"citationID":"jb3G1KNg","properties":{"formattedCitation":"(Davis {\\i{}et al.}, 2007; Atkinson and Savage, 2023)","plainCitation":"(Davis et al., 2007; Atkinson and Savage, 2023)","noteIndex":0},"citationItems":[{"id":452,"uris":["http://zotero.org/users/8769338/items/7UHMP34D"],"itemData":{"id":452,"type":"article-journal","abstract":"Abstract\n            \n              \n                \n                  Amphibians suffer from large</w:instrText>
      </w:r>
      <w:r w:rsidR="007B5C24">
        <w:rPr>
          <w:rFonts w:ascii="Cambria Math" w:hAnsi="Cambria Math" w:cs="Cambria Math"/>
          <w:sz w:val="24"/>
          <w:szCs w:val="24"/>
        </w:rPr>
        <w:instrText>‐</w:instrText>
      </w:r>
      <w:r w:rsidR="007B5C24">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B5C24">
        <w:rPr>
          <w:rFonts w:ascii="Cambria Math" w:hAnsi="Cambria Math" w:cs="Cambria Math"/>
          <w:sz w:val="24"/>
          <w:szCs w:val="24"/>
        </w:rPr>
        <w:instrText>‐</w:instrText>
      </w:r>
      <w:r w:rsidR="007B5C24">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B5C24">
        <w:rPr>
          <w:rFonts w:ascii="Cambria Math" w:hAnsi="Cambria Math" w:cs="Cambria Math"/>
          <w:sz w:val="24"/>
          <w:szCs w:val="24"/>
        </w:rPr>
        <w:instrText>‐</w:instrText>
      </w:r>
      <w:r w:rsidR="007B5C24">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B5C24">
        <w:rPr>
          <w:rFonts w:ascii="Cambria Math" w:hAnsi="Cambria Math" w:cs="Cambria Math"/>
          <w:sz w:val="24"/>
          <w:szCs w:val="24"/>
        </w:rPr>
        <w:instrText>‐</w:instrText>
      </w:r>
      <w:r w:rsidR="007B5C24">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B5C24">
        <w:rPr>
          <w:rFonts w:ascii="Cambria Math" w:hAnsi="Cambria Math" w:cs="Cambria Math"/>
          <w:sz w:val="24"/>
          <w:szCs w:val="24"/>
        </w:rPr>
        <w:instrText>‐</w:instrText>
      </w:r>
      <w:r w:rsidR="007B5C24">
        <w:rPr>
          <w:sz w:val="24"/>
          <w:szCs w:val="24"/>
        </w:rPr>
        <w:instrText>variates. Co</w:instrText>
      </w:r>
      <w:r w:rsidR="007B5C24">
        <w:rPr>
          <w:rFonts w:ascii="Cambria Math" w:hAnsi="Cambria Math" w:cs="Cambria Math"/>
          <w:sz w:val="24"/>
          <w:szCs w:val="24"/>
        </w:rPr>
        <w:instrText>‐</w:instrText>
      </w:r>
      <w:r w:rsidR="007B5C24">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B5C24">
        <w:rPr>
          <w:rFonts w:ascii="Cambria Math" w:hAnsi="Cambria Math" w:cs="Cambria Math"/>
          <w:sz w:val="24"/>
          <w:szCs w:val="24"/>
        </w:rPr>
        <w:instrText>‐</w:instrText>
      </w:r>
      <w:r w:rsidR="007B5C24">
        <w:rPr>
          <w:sz w:val="24"/>
          <w:szCs w:val="24"/>
        </w:rPr>
        <w:instrText>recognized as a cause of anuran declines, especially in the context of pathogen co</w:instrText>
      </w:r>
      <w:r w:rsidR="007B5C24">
        <w:rPr>
          <w:rFonts w:ascii="Cambria Math" w:hAnsi="Cambria Math" w:cs="Cambria Math"/>
          <w:sz w:val="24"/>
          <w:szCs w:val="24"/>
        </w:rPr>
        <w:instrText>‐</w:instrText>
      </w:r>
      <w:r w:rsidR="007B5C24">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B5C24">
        <w:rPr>
          <w:rFonts w:ascii="Cambria Math" w:hAnsi="Cambria Math" w:cs="Cambria Math"/>
          <w:sz w:val="24"/>
          <w:szCs w:val="24"/>
        </w:rPr>
        <w:instrText>‐</w:instrText>
      </w:r>
      <w:r w:rsidR="007B5C24">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7B5C24" w:rsidRPr="007B5C24">
        <w:rPr>
          <w:sz w:val="24"/>
        </w:rPr>
        <w:t xml:space="preserve">(Davis </w:t>
      </w:r>
      <w:r w:rsidR="007B5C24" w:rsidRPr="007B5C24">
        <w:rPr>
          <w:i/>
          <w:iCs/>
          <w:sz w:val="24"/>
        </w:rPr>
        <w:t>et al.</w:t>
      </w:r>
      <w:r w:rsidR="007B5C24" w:rsidRPr="007B5C24">
        <w:rPr>
          <w:sz w:val="24"/>
        </w:rPr>
        <w:t>, 2007; Atkinson and Savage, 2023)</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7B5C24">
        <w:rPr>
          <w:sz w:val="24"/>
          <w:szCs w:val="24"/>
        </w:rPr>
        <w:instrText xml:space="preserve"> ADDIN ZOTERO_ITEM CSL_CITATION {"citationID":"TZDUMxLG","properties":{"formattedCitation":"(Chambouvet {\\i{}et al.}, 2015; Smilansky {\\i{}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7B5C24" w:rsidRPr="007B5C24">
        <w:rPr>
          <w:sz w:val="24"/>
        </w:rPr>
        <w:t>(</w:t>
      </w:r>
      <w:proofErr w:type="spellStart"/>
      <w:r w:rsidR="007B5C24" w:rsidRPr="007B5C24">
        <w:rPr>
          <w:sz w:val="24"/>
        </w:rPr>
        <w:t>Chambouvet</w:t>
      </w:r>
      <w:proofErr w:type="spellEnd"/>
      <w:r w:rsidR="007B5C24" w:rsidRPr="007B5C24">
        <w:rPr>
          <w:sz w:val="24"/>
        </w:rPr>
        <w:t xml:space="preserve"> </w:t>
      </w:r>
      <w:r w:rsidR="007B5C24" w:rsidRPr="007B5C24">
        <w:rPr>
          <w:i/>
          <w:iCs/>
          <w:sz w:val="24"/>
        </w:rPr>
        <w:t>et al.</w:t>
      </w:r>
      <w:r w:rsidR="007B5C24" w:rsidRPr="007B5C24">
        <w:rPr>
          <w:sz w:val="24"/>
        </w:rPr>
        <w:t xml:space="preserve">, 2015; </w:t>
      </w:r>
      <w:proofErr w:type="spellStart"/>
      <w:r w:rsidR="007B5C24" w:rsidRPr="007B5C24">
        <w:rPr>
          <w:sz w:val="24"/>
        </w:rPr>
        <w:t>Smilansky</w:t>
      </w:r>
      <w:proofErr w:type="spellEnd"/>
      <w:r w:rsidR="007B5C24" w:rsidRPr="007B5C24">
        <w:rPr>
          <w:sz w:val="24"/>
        </w:rPr>
        <w:t xml:space="preserve"> </w:t>
      </w:r>
      <w:r w:rsidR="007B5C24" w:rsidRPr="007B5C24">
        <w:rPr>
          <w:i/>
          <w:iCs/>
          <w:sz w:val="24"/>
        </w:rPr>
        <w:t>et al.</w:t>
      </w:r>
      <w:r w:rsidR="007B5C24" w:rsidRPr="007B5C24">
        <w:rPr>
          <w:sz w:val="24"/>
        </w:rPr>
        <w:t>,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1EEDE2A0"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7B5C24">
        <w:rPr>
          <w:sz w:val="24"/>
          <w:szCs w:val="24"/>
        </w:rPr>
        <w:instrText xml:space="preserve"> ADDIN ZOTERO_ITEM CSL_CITATION {"citationID":"EORiw5jt","properties":{"formattedCitation":"(Price {\\i{}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7B5C24" w:rsidRPr="007B5C24">
        <w:rPr>
          <w:sz w:val="24"/>
        </w:rPr>
        <w:t xml:space="preserve">(Price </w:t>
      </w:r>
      <w:r w:rsidR="007B5C24" w:rsidRPr="007B5C24">
        <w:rPr>
          <w:i/>
          <w:iCs/>
          <w:sz w:val="24"/>
        </w:rPr>
        <w:t>et al.</w:t>
      </w:r>
      <w:r w:rsidR="007B5C24" w:rsidRPr="007B5C24">
        <w:rPr>
          <w:sz w:val="24"/>
        </w:rPr>
        <w:t>,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7B5C24">
        <w:rPr>
          <w:sz w:val="24"/>
          <w:szCs w:val="24"/>
        </w:rPr>
        <w:instrText xml:space="preserve"> ADDIN ZOTERO_ITEM CSL_CITATION {"citationID":"n53akCE7","properties":{"formattedCitation":"(Hall {\\i{}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7B5C24" w:rsidRPr="007B5C24">
        <w:rPr>
          <w:sz w:val="24"/>
        </w:rPr>
        <w:t xml:space="preserve">(Hall </w:t>
      </w:r>
      <w:r w:rsidR="007B5C24" w:rsidRPr="007B5C24">
        <w:rPr>
          <w:i/>
          <w:iCs/>
          <w:sz w:val="24"/>
        </w:rPr>
        <w:t>et al.</w:t>
      </w:r>
      <w:r w:rsidR="007B5C24" w:rsidRPr="007B5C24">
        <w:rPr>
          <w:sz w:val="24"/>
        </w:rPr>
        <w:t>, 2018)</w:t>
      </w:r>
      <w:r w:rsidRPr="31DB22D1">
        <w:rPr>
          <w:sz w:val="24"/>
          <w:szCs w:val="24"/>
        </w:rPr>
        <w:fldChar w:fldCharType="end"/>
      </w:r>
      <w:r w:rsidRPr="31DB22D1">
        <w:rPr>
          <w:sz w:val="24"/>
          <w:szCs w:val="24"/>
        </w:rPr>
        <w:t xml:space="preserve"> may provide insight into the joint effects of both biotic and abiotic </w:t>
      </w:r>
      <w:r w:rsidRPr="31DB22D1">
        <w:rPr>
          <w:sz w:val="24"/>
          <w:szCs w:val="24"/>
        </w:rPr>
        <w:lastRenderedPageBreak/>
        <w:t>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7B5C24">
        <w:rPr>
          <w:sz w:val="24"/>
          <w:szCs w:val="24"/>
        </w:rPr>
        <w:instrText xml:space="preserve"> ADDIN ZOTERO_ITEM CSL_CITATION {"citationID":"AX6Z88XY","properties":{"formattedCitation":"(Merrill and Johnson, 2020)","plainCitation":"(Merrill and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7B5C24">
        <w:rPr>
          <w:sz w:val="24"/>
        </w:rPr>
        <w:t>(Merrill and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38D1EEA1" w14:textId="77777777" w:rsidR="007B5C24" w:rsidRPr="007B5C24" w:rsidRDefault="0069435B" w:rsidP="007B5C24">
      <w:pPr>
        <w:pStyle w:val="Bibliography"/>
      </w:pPr>
      <w:r w:rsidRPr="31DB22D1">
        <w:rPr>
          <w:sz w:val="24"/>
          <w:szCs w:val="24"/>
        </w:rPr>
        <w:fldChar w:fldCharType="begin"/>
      </w:r>
      <w:r w:rsidR="007B5C24">
        <w:rPr>
          <w:sz w:val="24"/>
          <w:szCs w:val="24"/>
        </w:rPr>
        <w:instrText xml:space="preserve"> ADDIN ZOTERO_BIBL {"uncited":[],"omitted":[],"custom":[]} CSL_BIBLIOGRAPHY </w:instrText>
      </w:r>
      <w:r w:rsidRPr="31DB22D1">
        <w:rPr>
          <w:sz w:val="24"/>
          <w:szCs w:val="24"/>
        </w:rPr>
        <w:fldChar w:fldCharType="separate"/>
      </w:r>
      <w:r w:rsidR="007B5C24" w:rsidRPr="007B5C24">
        <w:t xml:space="preserve">Allender, M.C., </w:t>
      </w:r>
      <w:proofErr w:type="spellStart"/>
      <w:r w:rsidR="007B5C24" w:rsidRPr="007B5C24">
        <w:t>Bunick</w:t>
      </w:r>
      <w:proofErr w:type="spellEnd"/>
      <w:r w:rsidR="007B5C24" w:rsidRPr="007B5C24">
        <w:t xml:space="preserve">, D. and Mitchell, M.A. (2013) ‘Development and validation of TaqMan quantitative PCR for detection of frog virus 3-like virus in eastern box turtles (Terrapene </w:t>
      </w:r>
      <w:proofErr w:type="spellStart"/>
      <w:r w:rsidR="007B5C24" w:rsidRPr="007B5C24">
        <w:t>carolina</w:t>
      </w:r>
      <w:proofErr w:type="spellEnd"/>
      <w:r w:rsidR="007B5C24" w:rsidRPr="007B5C24">
        <w:t xml:space="preserve"> </w:t>
      </w:r>
      <w:proofErr w:type="spellStart"/>
      <w:r w:rsidR="007B5C24" w:rsidRPr="007B5C24">
        <w:t>carolina</w:t>
      </w:r>
      <w:proofErr w:type="spellEnd"/>
      <w:r w:rsidR="007B5C24" w:rsidRPr="007B5C24">
        <w:t xml:space="preserve">)’, </w:t>
      </w:r>
      <w:r w:rsidR="007B5C24" w:rsidRPr="007B5C24">
        <w:rPr>
          <w:i/>
          <w:iCs/>
        </w:rPr>
        <w:t>Journal of Virological Methods</w:t>
      </w:r>
      <w:r w:rsidR="007B5C24" w:rsidRPr="007B5C24">
        <w:t>, 188(1–2), pp. 121–125. Available at: https://doi.org/10.1016/j.jviromet.2012.12.012.</w:t>
      </w:r>
    </w:p>
    <w:p w14:paraId="68BC5E0B" w14:textId="77777777" w:rsidR="007B5C24" w:rsidRPr="007B5C24" w:rsidRDefault="007B5C24" w:rsidP="007B5C24">
      <w:pPr>
        <w:pStyle w:val="Bibliography"/>
      </w:pPr>
      <w:proofErr w:type="spellStart"/>
      <w:r w:rsidRPr="007B5C24">
        <w:t>Altizer</w:t>
      </w:r>
      <w:proofErr w:type="spellEnd"/>
      <w:r w:rsidRPr="007B5C24">
        <w:t xml:space="preserve">, S. </w:t>
      </w:r>
      <w:r w:rsidRPr="007B5C24">
        <w:rPr>
          <w:i/>
          <w:iCs/>
        </w:rPr>
        <w:t>et al.</w:t>
      </w:r>
      <w:r w:rsidRPr="007B5C24">
        <w:t xml:space="preserve"> (2013) ‘Climate Change and Infectious Diseases: From Evidence to a Predictive Framework’, </w:t>
      </w:r>
      <w:r w:rsidRPr="007B5C24">
        <w:rPr>
          <w:i/>
          <w:iCs/>
        </w:rPr>
        <w:t>Science (American Association for the Advancement of Science)</w:t>
      </w:r>
      <w:r w:rsidRPr="007B5C24">
        <w:t>, 341(6145), pp. 514–519. Available at: https://doi.org/10.1126/science.1239401.</w:t>
      </w:r>
    </w:p>
    <w:p w14:paraId="1D70B7BF" w14:textId="77777777" w:rsidR="007B5C24" w:rsidRPr="007B5C24" w:rsidRDefault="007B5C24" w:rsidP="007B5C24">
      <w:pPr>
        <w:pStyle w:val="Bibliography"/>
      </w:pPr>
      <w:proofErr w:type="spellStart"/>
      <w:r w:rsidRPr="007B5C24">
        <w:t>Antonovics</w:t>
      </w:r>
      <w:proofErr w:type="spellEnd"/>
      <w:r w:rsidRPr="007B5C24">
        <w:t xml:space="preserve">, J. </w:t>
      </w:r>
      <w:r w:rsidRPr="007B5C24">
        <w:rPr>
          <w:i/>
          <w:iCs/>
        </w:rPr>
        <w:t>et al.</w:t>
      </w:r>
      <w:r w:rsidRPr="007B5C24">
        <w:t xml:space="preserve"> (2017) ‘The evolution of transmission mode’, </w:t>
      </w:r>
      <w:r w:rsidRPr="007B5C24">
        <w:rPr>
          <w:i/>
          <w:iCs/>
        </w:rPr>
        <w:t>Philosophical Transactions of the Royal Society B: Biological Sciences</w:t>
      </w:r>
      <w:r w:rsidRPr="007B5C24">
        <w:t>, 372(1719), p. 20160083. Available at: https://doi.org/10.1098/rstb.2016.0083.</w:t>
      </w:r>
    </w:p>
    <w:p w14:paraId="0845D582" w14:textId="77777777" w:rsidR="007B5C24" w:rsidRPr="007B5C24" w:rsidRDefault="007B5C24" w:rsidP="007B5C24">
      <w:pPr>
        <w:pStyle w:val="Bibliography"/>
      </w:pPr>
      <w:r w:rsidRPr="007B5C24">
        <w:t xml:space="preserve">Atkinson, </w:t>
      </w:r>
      <w:proofErr w:type="gramStart"/>
      <w:r w:rsidRPr="007B5C24">
        <w:t>M.S.</w:t>
      </w:r>
      <w:proofErr w:type="gramEnd"/>
      <w:r w:rsidRPr="007B5C24">
        <w:t xml:space="preserve"> and Savage, A.E. (2023) ‘Widespread amphibian </w:t>
      </w:r>
      <w:proofErr w:type="spellStart"/>
      <w:r w:rsidRPr="007B5C24">
        <w:t>Perkinsea</w:t>
      </w:r>
      <w:proofErr w:type="spellEnd"/>
      <w:r w:rsidRPr="007B5C24">
        <w:t xml:space="preserve"> infections associated with </w:t>
      </w:r>
      <w:proofErr w:type="spellStart"/>
      <w:r w:rsidRPr="007B5C24">
        <w:t>Ranidae</w:t>
      </w:r>
      <w:proofErr w:type="spellEnd"/>
      <w:r w:rsidRPr="007B5C24">
        <w:t xml:space="preserve"> hosts, cooler months and </w:t>
      </w:r>
      <w:proofErr w:type="spellStart"/>
      <w:r w:rsidRPr="007B5C24">
        <w:t>Ranavirus</w:t>
      </w:r>
      <w:proofErr w:type="spellEnd"/>
      <w:r w:rsidRPr="007B5C24">
        <w:t xml:space="preserve"> co</w:t>
      </w:r>
      <w:r w:rsidRPr="007B5C24">
        <w:rPr>
          <w:rFonts w:ascii="Cambria Math" w:hAnsi="Cambria Math" w:cs="Cambria Math"/>
        </w:rPr>
        <w:t>‐</w:t>
      </w:r>
      <w:r w:rsidRPr="007B5C24">
        <w:t xml:space="preserve">infection’, </w:t>
      </w:r>
      <w:r w:rsidRPr="007B5C24">
        <w:rPr>
          <w:i/>
          <w:iCs/>
        </w:rPr>
        <w:t>Journal of Animal Ecology</w:t>
      </w:r>
      <w:r w:rsidRPr="007B5C24">
        <w:t>, 92(9), pp. 1856–1868. Available at: https://doi.org/10.1111/1365-2656.13977.</w:t>
      </w:r>
    </w:p>
    <w:p w14:paraId="7A1C9BC3" w14:textId="77777777" w:rsidR="007B5C24" w:rsidRPr="007B5C24" w:rsidRDefault="007B5C24" w:rsidP="007B5C24">
      <w:pPr>
        <w:pStyle w:val="Bibliography"/>
      </w:pPr>
      <w:r w:rsidRPr="007B5C24">
        <w:t xml:space="preserve">Becker, C.G. </w:t>
      </w:r>
      <w:r w:rsidRPr="007B5C24">
        <w:rPr>
          <w:i/>
          <w:iCs/>
        </w:rPr>
        <w:t>et al.</w:t>
      </w:r>
      <w:r w:rsidRPr="007B5C24">
        <w:t xml:space="preserve"> (2012) ‘Disease Risk in Temperate Amphibian Populations Is Higher at Closed-Canopy Sites’, </w:t>
      </w:r>
      <w:proofErr w:type="spellStart"/>
      <w:r w:rsidRPr="007B5C24">
        <w:rPr>
          <w:i/>
          <w:iCs/>
        </w:rPr>
        <w:t>PloS</w:t>
      </w:r>
      <w:proofErr w:type="spellEnd"/>
      <w:r w:rsidRPr="007B5C24">
        <w:rPr>
          <w:i/>
          <w:iCs/>
        </w:rPr>
        <w:t xml:space="preserve"> one</w:t>
      </w:r>
      <w:r w:rsidRPr="007B5C24">
        <w:t>, 7(10), p. e48205. Available at: https://doi.org/10.1371/journal.pone.0048205.</w:t>
      </w:r>
    </w:p>
    <w:p w14:paraId="3690893E" w14:textId="77777777" w:rsidR="007B5C24" w:rsidRPr="007B5C24" w:rsidRDefault="007B5C24" w:rsidP="007B5C24">
      <w:pPr>
        <w:pStyle w:val="Bibliography"/>
      </w:pPr>
      <w:r w:rsidRPr="007B5C24">
        <w:t xml:space="preserve">Berger, L. </w:t>
      </w:r>
      <w:r w:rsidRPr="007B5C24">
        <w:rPr>
          <w:i/>
          <w:iCs/>
        </w:rPr>
        <w:t>et al.</w:t>
      </w:r>
      <w:r w:rsidRPr="007B5C24">
        <w:t xml:space="preserve"> (1998) ‘Chytridiomycosis causes amphibian mortality associated with population declines in the rain forests of Australia and Central America’, </w:t>
      </w:r>
      <w:r w:rsidRPr="007B5C24">
        <w:rPr>
          <w:i/>
          <w:iCs/>
        </w:rPr>
        <w:t>Proceedings of the National Academy of Sciences</w:t>
      </w:r>
      <w:r w:rsidRPr="007B5C24">
        <w:t>, 95(15), pp. 9031–9036. Available at: https://doi.org/10.1073/pnas.95.15.9031.</w:t>
      </w:r>
    </w:p>
    <w:p w14:paraId="61EDDDAC" w14:textId="77777777" w:rsidR="007B5C24" w:rsidRPr="007B5C24" w:rsidRDefault="007B5C24" w:rsidP="007B5C24">
      <w:pPr>
        <w:pStyle w:val="Bibliography"/>
      </w:pPr>
      <w:proofErr w:type="spellStart"/>
      <w:r w:rsidRPr="007B5C24">
        <w:t>Bienentreu</w:t>
      </w:r>
      <w:proofErr w:type="spellEnd"/>
      <w:r w:rsidRPr="007B5C24">
        <w:t xml:space="preserve">, J.-F. and </w:t>
      </w:r>
      <w:proofErr w:type="spellStart"/>
      <w:r w:rsidRPr="007B5C24">
        <w:t>Lesbarrères</w:t>
      </w:r>
      <w:proofErr w:type="spellEnd"/>
      <w:r w:rsidRPr="007B5C24">
        <w:t xml:space="preserve">, D. (2020) ‘Amphibian Disease Ecology: Are We Just Scratching the Surface?’, </w:t>
      </w:r>
      <w:proofErr w:type="spellStart"/>
      <w:r w:rsidRPr="007B5C24">
        <w:rPr>
          <w:i/>
          <w:iCs/>
        </w:rPr>
        <w:t>Herpetologica</w:t>
      </w:r>
      <w:proofErr w:type="spellEnd"/>
      <w:r w:rsidRPr="007B5C24">
        <w:t>, 76(2), p. 153. Available at: https://doi.org/10.1655/0018-0831-76.2.153.</w:t>
      </w:r>
    </w:p>
    <w:p w14:paraId="7D5DFAA1" w14:textId="77777777" w:rsidR="007B5C24" w:rsidRPr="007B5C24" w:rsidRDefault="007B5C24" w:rsidP="007B5C24">
      <w:pPr>
        <w:pStyle w:val="Bibliography"/>
      </w:pPr>
      <w:proofErr w:type="spellStart"/>
      <w:r w:rsidRPr="007B5C24">
        <w:t>Blaustein</w:t>
      </w:r>
      <w:proofErr w:type="spellEnd"/>
      <w:r w:rsidRPr="007B5C24">
        <w:t xml:space="preserve">, A.R. </w:t>
      </w:r>
      <w:r w:rsidRPr="007B5C24">
        <w:rPr>
          <w:i/>
          <w:iCs/>
        </w:rPr>
        <w:t>et al.</w:t>
      </w:r>
      <w:r w:rsidRPr="007B5C24">
        <w:t xml:space="preserve"> (2010) ‘Direct and Indirect Effects of Climate Change on Amphibian Populations’, </w:t>
      </w:r>
      <w:r w:rsidRPr="007B5C24">
        <w:rPr>
          <w:i/>
          <w:iCs/>
        </w:rPr>
        <w:t>Diversity</w:t>
      </w:r>
      <w:r w:rsidRPr="007B5C24">
        <w:t>, 2(2), pp. 281–313. Available at: https://doi.org/10.3390/d2020281.</w:t>
      </w:r>
    </w:p>
    <w:p w14:paraId="1964E8F4" w14:textId="77777777" w:rsidR="007B5C24" w:rsidRPr="007B5C24" w:rsidRDefault="007B5C24" w:rsidP="007B5C24">
      <w:pPr>
        <w:pStyle w:val="Bibliography"/>
      </w:pPr>
      <w:r w:rsidRPr="007B5C24">
        <w:t xml:space="preserve">Brand, M.D. </w:t>
      </w:r>
      <w:r w:rsidRPr="007B5C24">
        <w:rPr>
          <w:i/>
          <w:iCs/>
        </w:rPr>
        <w:t>et al.</w:t>
      </w:r>
      <w:r w:rsidRPr="007B5C24">
        <w:t xml:space="preserve"> (2016) ‘Water Temperature Affects Susceptibility to </w:t>
      </w:r>
      <w:proofErr w:type="spellStart"/>
      <w:r w:rsidRPr="007B5C24">
        <w:t>Ranavirus</w:t>
      </w:r>
      <w:proofErr w:type="spellEnd"/>
      <w:r w:rsidRPr="007B5C24">
        <w:t xml:space="preserve">’, </w:t>
      </w:r>
      <w:proofErr w:type="spellStart"/>
      <w:r w:rsidRPr="007B5C24">
        <w:rPr>
          <w:i/>
          <w:iCs/>
        </w:rPr>
        <w:t>EcoHealth</w:t>
      </w:r>
      <w:proofErr w:type="spellEnd"/>
      <w:r w:rsidRPr="007B5C24">
        <w:t>, 13(2), pp. 350–359. Available at: https://doi.org/10.1007/s10393-016-1120-1.</w:t>
      </w:r>
    </w:p>
    <w:p w14:paraId="4F4992DC" w14:textId="77777777" w:rsidR="007B5C24" w:rsidRPr="007B5C24" w:rsidRDefault="007B5C24" w:rsidP="007B5C24">
      <w:pPr>
        <w:pStyle w:val="Bibliography"/>
      </w:pPr>
      <w:r w:rsidRPr="007B5C24">
        <w:t xml:space="preserve">Brown, J.D. </w:t>
      </w:r>
      <w:r w:rsidRPr="007B5C24">
        <w:rPr>
          <w:i/>
          <w:iCs/>
        </w:rPr>
        <w:t>et al.</w:t>
      </w:r>
      <w:r w:rsidRPr="007B5C24">
        <w:t xml:space="preserve"> (2009) ‘Avian influenza virus in water: Infectivity is dependent on pH, salinity and temperature’, </w:t>
      </w:r>
      <w:r w:rsidRPr="007B5C24">
        <w:rPr>
          <w:i/>
          <w:iCs/>
        </w:rPr>
        <w:t>Veterinary Microbiology</w:t>
      </w:r>
      <w:r w:rsidRPr="007B5C24">
        <w:t>, 136(1–2), pp. 20–26. Available at: https://doi.org/10.1016/j.vetmic.2008.10.027.</w:t>
      </w:r>
    </w:p>
    <w:p w14:paraId="5493E0EE" w14:textId="77777777" w:rsidR="007B5C24" w:rsidRPr="007B5C24" w:rsidRDefault="007B5C24" w:rsidP="007B5C24">
      <w:pPr>
        <w:pStyle w:val="Bibliography"/>
      </w:pPr>
      <w:r w:rsidRPr="007B5C24">
        <w:t xml:space="preserve">Brunner, J.L. </w:t>
      </w:r>
      <w:r w:rsidRPr="007B5C24">
        <w:rPr>
          <w:i/>
          <w:iCs/>
        </w:rPr>
        <w:t>et al.</w:t>
      </w:r>
      <w:r w:rsidRPr="007B5C24">
        <w:t xml:space="preserve"> (2017) ‘Heterogeneities in the infection process drive </w:t>
      </w:r>
      <w:proofErr w:type="spellStart"/>
      <w:r w:rsidRPr="007B5C24">
        <w:t>ranavirus</w:t>
      </w:r>
      <w:proofErr w:type="spellEnd"/>
      <w:r w:rsidRPr="007B5C24">
        <w:t xml:space="preserve"> transmission’, </w:t>
      </w:r>
      <w:r w:rsidRPr="007B5C24">
        <w:rPr>
          <w:i/>
          <w:iCs/>
        </w:rPr>
        <w:t>Ecology</w:t>
      </w:r>
      <w:r w:rsidRPr="007B5C24">
        <w:t>, 98(2), pp. 576–582. Available at: https://doi.org/10.1002/ecy.1644.</w:t>
      </w:r>
    </w:p>
    <w:p w14:paraId="4828F097" w14:textId="77777777" w:rsidR="007B5C24" w:rsidRPr="007B5C24" w:rsidRDefault="007B5C24" w:rsidP="007B5C24">
      <w:pPr>
        <w:pStyle w:val="Bibliography"/>
      </w:pPr>
      <w:r w:rsidRPr="007B5C24">
        <w:t xml:space="preserve">Brunner, J.L. and </w:t>
      </w:r>
      <w:proofErr w:type="spellStart"/>
      <w:r w:rsidRPr="007B5C24">
        <w:t>Yarber</w:t>
      </w:r>
      <w:proofErr w:type="spellEnd"/>
      <w:r w:rsidRPr="007B5C24">
        <w:t xml:space="preserve">, C.M. (2018) ‘Evaluating the Importance of Environmental Persistence for </w:t>
      </w:r>
      <w:proofErr w:type="spellStart"/>
      <w:r w:rsidRPr="007B5C24">
        <w:t>Ranavirus</w:t>
      </w:r>
      <w:proofErr w:type="spellEnd"/>
      <w:r w:rsidRPr="007B5C24">
        <w:t xml:space="preserve"> Transmission and Epidemiology’, in </w:t>
      </w:r>
      <w:r w:rsidRPr="007B5C24">
        <w:rPr>
          <w:i/>
          <w:iCs/>
        </w:rPr>
        <w:t>Advances in virus research</w:t>
      </w:r>
      <w:r w:rsidRPr="007B5C24">
        <w:t>, pp. 129–148. Available at: https://www.ncbi.nlm.nih.gov/pubmed/29908588.</w:t>
      </w:r>
    </w:p>
    <w:p w14:paraId="65A29A6F" w14:textId="77777777" w:rsidR="007B5C24" w:rsidRPr="007B5C24" w:rsidRDefault="007B5C24" w:rsidP="007B5C24">
      <w:pPr>
        <w:pStyle w:val="Bibliography"/>
      </w:pPr>
      <w:proofErr w:type="spellStart"/>
      <w:r w:rsidRPr="007B5C24">
        <w:t>Chambouvet</w:t>
      </w:r>
      <w:proofErr w:type="spellEnd"/>
      <w:r w:rsidRPr="007B5C24">
        <w:t xml:space="preserve">, A. </w:t>
      </w:r>
      <w:r w:rsidRPr="007B5C24">
        <w:rPr>
          <w:i/>
          <w:iCs/>
        </w:rPr>
        <w:t>et al.</w:t>
      </w:r>
      <w:r w:rsidRPr="007B5C24">
        <w:t xml:space="preserve"> (2015) ‘Cryptic infection of a broad taxonomic and geographic diversity of tadpoles by </w:t>
      </w:r>
      <w:proofErr w:type="spellStart"/>
      <w:r w:rsidRPr="007B5C24">
        <w:t>Perkinsea</w:t>
      </w:r>
      <w:proofErr w:type="spellEnd"/>
      <w:r w:rsidRPr="007B5C24">
        <w:t xml:space="preserve"> protists’, </w:t>
      </w:r>
      <w:r w:rsidRPr="007B5C24">
        <w:rPr>
          <w:i/>
          <w:iCs/>
        </w:rPr>
        <w:t>Proceedings of the National Academy of Sciences</w:t>
      </w:r>
      <w:r w:rsidRPr="007B5C24">
        <w:t>, 112(34). Available at: https://doi.org/10.1073/pnas.1500163112.</w:t>
      </w:r>
    </w:p>
    <w:p w14:paraId="2A0B7C67" w14:textId="77777777" w:rsidR="007B5C24" w:rsidRPr="007B5C24" w:rsidRDefault="007B5C24" w:rsidP="007B5C24">
      <w:pPr>
        <w:pStyle w:val="Bibliography"/>
      </w:pPr>
      <w:r w:rsidRPr="007B5C24">
        <w:lastRenderedPageBreak/>
        <w:t xml:space="preserve">Cohen, J.M. </w:t>
      </w:r>
      <w:r w:rsidRPr="007B5C24">
        <w:rPr>
          <w:i/>
          <w:iCs/>
        </w:rPr>
        <w:t>et al.</w:t>
      </w:r>
      <w:r w:rsidRPr="007B5C24">
        <w:t xml:space="preserve"> (2016) ‘Spatial scale modulates the strength of ecological processes driving disease distributions’, </w:t>
      </w:r>
      <w:r w:rsidRPr="007B5C24">
        <w:rPr>
          <w:i/>
          <w:iCs/>
        </w:rPr>
        <w:t>Proceedings of the National Academy of Sciences</w:t>
      </w:r>
      <w:r w:rsidRPr="007B5C24">
        <w:t>, 113(24), pp. E3359–E3364. Available at: https://doi.org/10.1073/pnas.1521657113.</w:t>
      </w:r>
    </w:p>
    <w:p w14:paraId="15B03A5C" w14:textId="77777777" w:rsidR="007B5C24" w:rsidRPr="007B5C24" w:rsidRDefault="007B5C24" w:rsidP="007B5C24">
      <w:pPr>
        <w:pStyle w:val="Bibliography"/>
      </w:pPr>
      <w:r w:rsidRPr="007B5C24">
        <w:t xml:space="preserve">Coleman, A.L. (2018) </w:t>
      </w:r>
      <w:r w:rsidRPr="007B5C24">
        <w:rPr>
          <w:i/>
          <w:iCs/>
        </w:rPr>
        <w:t>Incorporating environmental factors into discussions of diversity-disease relationships</w:t>
      </w:r>
      <w:r w:rsidRPr="007B5C24">
        <w:t>. University of Georgia.</w:t>
      </w:r>
    </w:p>
    <w:p w14:paraId="24BBA514" w14:textId="77777777" w:rsidR="007B5C24" w:rsidRPr="007B5C24" w:rsidRDefault="007B5C24" w:rsidP="007B5C24">
      <w:pPr>
        <w:pStyle w:val="Bibliography"/>
      </w:pPr>
      <w:r w:rsidRPr="007B5C24">
        <w:t xml:space="preserve">Davis, A.K. </w:t>
      </w:r>
      <w:r w:rsidRPr="007B5C24">
        <w:rPr>
          <w:i/>
          <w:iCs/>
        </w:rPr>
        <w:t>et al.</w:t>
      </w:r>
      <w:r w:rsidRPr="007B5C24">
        <w:t xml:space="preserve"> (2007) ‘Discovery of a Novel Alveolate Pathogen Affecting Southern Leopard Frogs in Georgia: Description of the Disease and Host Effects’, </w:t>
      </w:r>
      <w:proofErr w:type="spellStart"/>
      <w:r w:rsidRPr="007B5C24">
        <w:rPr>
          <w:i/>
          <w:iCs/>
        </w:rPr>
        <w:t>EcoHealth</w:t>
      </w:r>
      <w:proofErr w:type="spellEnd"/>
      <w:r w:rsidRPr="007B5C24">
        <w:t>, 4(3), pp. 310–317. Available at: https://doi.org/10.1007/s10393-007-0115-3.</w:t>
      </w:r>
    </w:p>
    <w:p w14:paraId="4DB8B8F2" w14:textId="77777777" w:rsidR="007B5C24" w:rsidRPr="007B5C24" w:rsidRDefault="007B5C24" w:rsidP="007B5C24">
      <w:pPr>
        <w:pStyle w:val="Bibliography"/>
      </w:pPr>
      <w:proofErr w:type="spellStart"/>
      <w:r w:rsidRPr="007B5C24">
        <w:t>Diekmann</w:t>
      </w:r>
      <w:proofErr w:type="spellEnd"/>
      <w:r w:rsidRPr="007B5C24">
        <w:t xml:space="preserve">, O., </w:t>
      </w:r>
      <w:proofErr w:type="spellStart"/>
      <w:r w:rsidRPr="007B5C24">
        <w:t>Heesterbeek</w:t>
      </w:r>
      <w:proofErr w:type="spellEnd"/>
      <w:r w:rsidRPr="007B5C24">
        <w:t xml:space="preserve">, J.A.P. and Roberts, M.G. (2009) ‘The construction of next-generation matrices for compartmental epidemic models’, </w:t>
      </w:r>
      <w:r w:rsidRPr="007B5C24">
        <w:rPr>
          <w:i/>
          <w:iCs/>
        </w:rPr>
        <w:t>Journal of the Royal Society interface</w:t>
      </w:r>
      <w:r w:rsidRPr="007B5C24">
        <w:t>, 7(47), pp. 873–885. Available at: https://doi.org/10.1098/rsif.2009.0386.</w:t>
      </w:r>
    </w:p>
    <w:p w14:paraId="429BFD19" w14:textId="77777777" w:rsidR="007B5C24" w:rsidRPr="007B5C24" w:rsidRDefault="007B5C24" w:rsidP="007B5C24">
      <w:pPr>
        <w:pStyle w:val="Bibliography"/>
      </w:pPr>
      <w:r w:rsidRPr="007B5C24">
        <w:t xml:space="preserve">Dillon, W.W. and </w:t>
      </w:r>
      <w:proofErr w:type="spellStart"/>
      <w:r w:rsidRPr="007B5C24">
        <w:t>Meentemeyer</w:t>
      </w:r>
      <w:proofErr w:type="spellEnd"/>
      <w:r w:rsidRPr="007B5C24">
        <w:t xml:space="preserve">, R.K. (2019) ‘Direct and indirect effects of forest microclimate on pathogen spillover’, </w:t>
      </w:r>
      <w:r w:rsidRPr="007B5C24">
        <w:rPr>
          <w:i/>
          <w:iCs/>
        </w:rPr>
        <w:t>Ecology (Durham)</w:t>
      </w:r>
      <w:r w:rsidRPr="007B5C24">
        <w:t>, 100(5), pp. e02686-n/a. Available at: https://doi.org/10.1002/ecy.2686.</w:t>
      </w:r>
    </w:p>
    <w:p w14:paraId="7549721C" w14:textId="77777777" w:rsidR="007B5C24" w:rsidRPr="007B5C24" w:rsidRDefault="007B5C24" w:rsidP="007B5C24">
      <w:pPr>
        <w:pStyle w:val="Bibliography"/>
      </w:pPr>
      <w:r w:rsidRPr="007B5C24">
        <w:t xml:space="preserve">Dobson, A. (2004) ‘Population Dynamics of Pathogens with Multiple Host Species’, </w:t>
      </w:r>
      <w:r w:rsidRPr="007B5C24">
        <w:rPr>
          <w:i/>
          <w:iCs/>
        </w:rPr>
        <w:t>The American naturalist</w:t>
      </w:r>
      <w:r w:rsidRPr="007B5C24">
        <w:t>, 164(S5), pp. S64–S78. Available at: https://doi.org/10.1086/424681.</w:t>
      </w:r>
    </w:p>
    <w:p w14:paraId="1DAB87B2" w14:textId="77777777" w:rsidR="007B5C24" w:rsidRPr="007B5C24" w:rsidRDefault="007B5C24" w:rsidP="007B5C24">
      <w:pPr>
        <w:pStyle w:val="Bibliography"/>
      </w:pPr>
      <w:r w:rsidRPr="007B5C24">
        <w:t xml:space="preserve">Downs, C.J. </w:t>
      </w:r>
      <w:r w:rsidRPr="007B5C24">
        <w:rPr>
          <w:i/>
          <w:iCs/>
        </w:rPr>
        <w:t>et al.</w:t>
      </w:r>
      <w:r w:rsidRPr="007B5C24">
        <w:t xml:space="preserve"> (2019) ‘Scaling of Host Competence’, </w:t>
      </w:r>
      <w:r w:rsidRPr="007B5C24">
        <w:rPr>
          <w:i/>
          <w:iCs/>
        </w:rPr>
        <w:t>Trends in parasitology</w:t>
      </w:r>
      <w:r w:rsidRPr="007B5C24">
        <w:t>, 35(3), pp. 182–192. Available at: https://doi.org/10.1016/j.pt.2018.12.002.</w:t>
      </w:r>
    </w:p>
    <w:p w14:paraId="58818451" w14:textId="77777777" w:rsidR="007B5C24" w:rsidRPr="007B5C24" w:rsidRDefault="007B5C24" w:rsidP="007B5C24">
      <w:pPr>
        <w:pStyle w:val="Bibliography"/>
      </w:pPr>
      <w:r w:rsidRPr="007B5C24">
        <w:t xml:space="preserve">Eisenberg, M.C., Robertson, </w:t>
      </w:r>
      <w:proofErr w:type="gramStart"/>
      <w:r w:rsidRPr="007B5C24">
        <w:t>S.L.</w:t>
      </w:r>
      <w:proofErr w:type="gramEnd"/>
      <w:r w:rsidRPr="007B5C24">
        <w:t xml:space="preserve"> and Tien, J.H. (2013) ‘Identifiability and estimation of multiple transmission pathways in cholera and waterborne disease’, </w:t>
      </w:r>
      <w:r w:rsidRPr="007B5C24">
        <w:rPr>
          <w:i/>
          <w:iCs/>
        </w:rPr>
        <w:t>Journal of Theoretical Biology</w:t>
      </w:r>
      <w:r w:rsidRPr="007B5C24">
        <w:t>, 324, pp. 84–102. Available at: https://doi.org/10.1016/j.jtbi.2012.12.021.</w:t>
      </w:r>
    </w:p>
    <w:p w14:paraId="7BBDEA4B" w14:textId="77777777" w:rsidR="007B5C24" w:rsidRPr="007B5C24" w:rsidRDefault="007B5C24" w:rsidP="007B5C24">
      <w:pPr>
        <w:pStyle w:val="Bibliography"/>
      </w:pPr>
      <w:r w:rsidRPr="007B5C24">
        <w:t xml:space="preserve">Fenton, A. </w:t>
      </w:r>
      <w:r w:rsidRPr="007B5C24">
        <w:rPr>
          <w:i/>
          <w:iCs/>
        </w:rPr>
        <w:t>et al.</w:t>
      </w:r>
      <w:r w:rsidRPr="007B5C24">
        <w:t xml:space="preserve"> (2002) ‘Parasite transmission: reconciling theory and reality’, </w:t>
      </w:r>
      <w:r w:rsidRPr="007B5C24">
        <w:rPr>
          <w:i/>
          <w:iCs/>
        </w:rPr>
        <w:t>Journal of Animal Ecology</w:t>
      </w:r>
      <w:r w:rsidRPr="007B5C24">
        <w:t>, 71(5), pp. 893–905. Available at: https://doi.org/10.1046/j.1365-2656.2002.00656.x.</w:t>
      </w:r>
    </w:p>
    <w:p w14:paraId="3FD23B67" w14:textId="77777777" w:rsidR="007B5C24" w:rsidRPr="007B5C24" w:rsidRDefault="007B5C24" w:rsidP="007B5C24">
      <w:pPr>
        <w:pStyle w:val="Bibliography"/>
      </w:pPr>
      <w:r w:rsidRPr="007B5C24">
        <w:t>Fountain</w:t>
      </w:r>
      <w:r w:rsidRPr="007B5C24">
        <w:rPr>
          <w:rFonts w:ascii="Cambria Math" w:hAnsi="Cambria Math" w:cs="Cambria Math"/>
        </w:rPr>
        <w:t>‐</w:t>
      </w:r>
      <w:r w:rsidRPr="007B5C24">
        <w:t xml:space="preserve">Jones, N.M. </w:t>
      </w:r>
      <w:r w:rsidRPr="007B5C24">
        <w:rPr>
          <w:i/>
          <w:iCs/>
        </w:rPr>
        <w:t>et al.</w:t>
      </w:r>
      <w:r w:rsidRPr="007B5C24">
        <w:t xml:space="preserve"> (2018) ‘Towards an eco</w:t>
      </w:r>
      <w:r w:rsidRPr="007B5C24">
        <w:rPr>
          <w:rFonts w:ascii="Cambria Math" w:hAnsi="Cambria Math" w:cs="Cambria Math"/>
        </w:rPr>
        <w:t>‐</w:t>
      </w:r>
      <w:r w:rsidRPr="007B5C24">
        <w:t xml:space="preserve">phylogenetic framework for infectious disease ecology’, </w:t>
      </w:r>
      <w:r w:rsidRPr="007B5C24">
        <w:rPr>
          <w:i/>
          <w:iCs/>
        </w:rPr>
        <w:t>Biological Reviews</w:t>
      </w:r>
      <w:r w:rsidRPr="007B5C24">
        <w:t>, 93(2), pp. 950–970. Available at: https://doi.org/10.1111/brv.12380.</w:t>
      </w:r>
    </w:p>
    <w:p w14:paraId="7F3DB781" w14:textId="77777777" w:rsidR="007B5C24" w:rsidRPr="007B5C24" w:rsidRDefault="007B5C24" w:rsidP="007B5C24">
      <w:pPr>
        <w:pStyle w:val="Bibliography"/>
      </w:pPr>
      <w:proofErr w:type="spellStart"/>
      <w:r w:rsidRPr="007B5C24">
        <w:t>Gehman</w:t>
      </w:r>
      <w:proofErr w:type="spellEnd"/>
      <w:r w:rsidRPr="007B5C24">
        <w:t xml:space="preserve">, A.-L.M., Hall, </w:t>
      </w:r>
      <w:proofErr w:type="gramStart"/>
      <w:r w:rsidRPr="007B5C24">
        <w:t>R.J.</w:t>
      </w:r>
      <w:proofErr w:type="gramEnd"/>
      <w:r w:rsidRPr="007B5C24">
        <w:t xml:space="preserve"> and Byers, J.E. (2018) ‘Host and parasite thermal ecology jointly determine the effect of climate warming on epidemic dynamics’, </w:t>
      </w:r>
      <w:r w:rsidRPr="007B5C24">
        <w:rPr>
          <w:i/>
          <w:iCs/>
        </w:rPr>
        <w:t>Proceedings of the National Academy of Sciences</w:t>
      </w:r>
      <w:r w:rsidRPr="007B5C24">
        <w:t>, 115(4), pp. 744–749. Available at: https://doi.org/10.1073/pnas.1705067115.</w:t>
      </w:r>
    </w:p>
    <w:p w14:paraId="7DB5CEF0" w14:textId="77777777" w:rsidR="007B5C24" w:rsidRPr="007B5C24" w:rsidRDefault="007B5C24" w:rsidP="007B5C24">
      <w:pPr>
        <w:pStyle w:val="Bibliography"/>
      </w:pPr>
      <w:r w:rsidRPr="007B5C24">
        <w:t xml:space="preserve">Gray, M.J., Miller, D.L. and </w:t>
      </w:r>
      <w:proofErr w:type="spellStart"/>
      <w:r w:rsidRPr="007B5C24">
        <w:t>Hoverman</w:t>
      </w:r>
      <w:proofErr w:type="spellEnd"/>
      <w:r w:rsidRPr="007B5C24">
        <w:t xml:space="preserve">, J.T. (2009) ‘Ecology and pathology of amphibian </w:t>
      </w:r>
      <w:proofErr w:type="spellStart"/>
      <w:r w:rsidRPr="007B5C24">
        <w:t>ranaviruses</w:t>
      </w:r>
      <w:proofErr w:type="spellEnd"/>
      <w:r w:rsidRPr="007B5C24">
        <w:t xml:space="preserve">’, </w:t>
      </w:r>
      <w:r w:rsidRPr="007B5C24">
        <w:rPr>
          <w:i/>
          <w:iCs/>
        </w:rPr>
        <w:t>Diseases of aquatic organisms</w:t>
      </w:r>
      <w:r w:rsidRPr="007B5C24">
        <w:t>, 87(3), pp. 243–266. Available at: https://doi.org/10.3354/dao02138.</w:t>
      </w:r>
    </w:p>
    <w:p w14:paraId="42D0CFCA" w14:textId="77777777" w:rsidR="007B5C24" w:rsidRPr="007B5C24" w:rsidRDefault="007B5C24" w:rsidP="007B5C24">
      <w:pPr>
        <w:pStyle w:val="Bibliography"/>
      </w:pPr>
      <w:r w:rsidRPr="007B5C24">
        <w:t xml:space="preserve">Green, D.E., Converse, K.A. and Schrader, A.K. (2002) ‘Epizootiology of Sixty-Four Amphibian Morbidity and Mortality Events in the USA, 1996-2001’, </w:t>
      </w:r>
      <w:r w:rsidRPr="007B5C24">
        <w:rPr>
          <w:i/>
          <w:iCs/>
        </w:rPr>
        <w:t>Annals of the New York Academy of Sciences</w:t>
      </w:r>
      <w:r w:rsidRPr="007B5C24">
        <w:t>, 969(1), pp. 323–339. Available at: https://doi.org/10.1111/j.1749-6632.2002.tb04400.x.</w:t>
      </w:r>
    </w:p>
    <w:p w14:paraId="5FC042EF" w14:textId="77777777" w:rsidR="007B5C24" w:rsidRPr="007B5C24" w:rsidRDefault="007B5C24" w:rsidP="007B5C24">
      <w:pPr>
        <w:pStyle w:val="Bibliography"/>
      </w:pPr>
      <w:r w:rsidRPr="007B5C24">
        <w:lastRenderedPageBreak/>
        <w:t xml:space="preserve">Hall, E.M. </w:t>
      </w:r>
      <w:r w:rsidRPr="007B5C24">
        <w:rPr>
          <w:i/>
          <w:iCs/>
        </w:rPr>
        <w:t>et al.</w:t>
      </w:r>
      <w:r w:rsidRPr="007B5C24">
        <w:t xml:space="preserve"> (2018) ‘Seasonal dynamics and potential drivers of </w:t>
      </w:r>
      <w:proofErr w:type="spellStart"/>
      <w:r w:rsidRPr="007B5C24">
        <w:t>ranavirus</w:t>
      </w:r>
      <w:proofErr w:type="spellEnd"/>
      <w:r w:rsidRPr="007B5C24">
        <w:t xml:space="preserve"> epidemics in wood frog populations’, </w:t>
      </w:r>
      <w:proofErr w:type="spellStart"/>
      <w:r w:rsidRPr="007B5C24">
        <w:rPr>
          <w:i/>
          <w:iCs/>
        </w:rPr>
        <w:t>Oecologia</w:t>
      </w:r>
      <w:proofErr w:type="spellEnd"/>
      <w:r w:rsidRPr="007B5C24">
        <w:t>, 188(4), pp. 1253–1262. Available at: https://doi.org/10.1007/s00442-018-4274-4.</w:t>
      </w:r>
    </w:p>
    <w:p w14:paraId="6DD4C0C2" w14:textId="77777777" w:rsidR="007B5C24" w:rsidRPr="007B5C24" w:rsidRDefault="007B5C24" w:rsidP="007B5C24">
      <w:pPr>
        <w:pStyle w:val="Bibliography"/>
      </w:pPr>
      <w:r w:rsidRPr="007B5C24">
        <w:t xml:space="preserve">Holt, R.D. </w:t>
      </w:r>
      <w:r w:rsidRPr="007B5C24">
        <w:rPr>
          <w:i/>
          <w:iCs/>
        </w:rPr>
        <w:t>et al.</w:t>
      </w:r>
      <w:r w:rsidRPr="007B5C24">
        <w:t xml:space="preserve"> (2003) ‘Parasite establishment in host communities’, </w:t>
      </w:r>
      <w:r w:rsidRPr="007B5C24">
        <w:rPr>
          <w:i/>
          <w:iCs/>
        </w:rPr>
        <w:t>Ecology Letters</w:t>
      </w:r>
      <w:r w:rsidRPr="007B5C24">
        <w:t>, 6(9), pp. 837–842. Available at: https://doi.org/10.1046/j.1461-0248.2003.00501.x.</w:t>
      </w:r>
    </w:p>
    <w:p w14:paraId="15F3CEEF" w14:textId="77777777" w:rsidR="007B5C24" w:rsidRPr="007B5C24" w:rsidRDefault="007B5C24" w:rsidP="007B5C24">
      <w:pPr>
        <w:pStyle w:val="Bibliography"/>
      </w:pPr>
      <w:r w:rsidRPr="007B5C24">
        <w:t xml:space="preserve">Hopkins, S.R. </w:t>
      </w:r>
      <w:r w:rsidRPr="007B5C24">
        <w:rPr>
          <w:i/>
          <w:iCs/>
        </w:rPr>
        <w:t>et al.</w:t>
      </w:r>
      <w:r w:rsidRPr="007B5C24">
        <w:t xml:space="preserve"> (2020) ‘Systematic review of modelling assumptions and empirical evidence: Does parasite transmission increase nonlinearly with host density?’, </w:t>
      </w:r>
      <w:r w:rsidRPr="007B5C24">
        <w:rPr>
          <w:i/>
          <w:iCs/>
        </w:rPr>
        <w:t>Methods in ecology and evolution</w:t>
      </w:r>
      <w:r w:rsidRPr="007B5C24">
        <w:t>, 11(4), pp. 476–486. Available at: https://doi.org/10.1111/2041-210X.13361.</w:t>
      </w:r>
    </w:p>
    <w:p w14:paraId="4556756D" w14:textId="77777777" w:rsidR="007B5C24" w:rsidRPr="007B5C24" w:rsidRDefault="007B5C24" w:rsidP="007B5C24">
      <w:pPr>
        <w:pStyle w:val="Bibliography"/>
      </w:pPr>
      <w:proofErr w:type="spellStart"/>
      <w:r w:rsidRPr="007B5C24">
        <w:t>Isidoro-Ayza</w:t>
      </w:r>
      <w:proofErr w:type="spellEnd"/>
      <w:r w:rsidRPr="007B5C24">
        <w:t xml:space="preserve">, M. </w:t>
      </w:r>
      <w:r w:rsidRPr="007B5C24">
        <w:rPr>
          <w:i/>
          <w:iCs/>
        </w:rPr>
        <w:t>et al.</w:t>
      </w:r>
      <w:r w:rsidRPr="007B5C24">
        <w:t xml:space="preserve"> (2017) ‘Pathogenic lineage of </w:t>
      </w:r>
      <w:proofErr w:type="spellStart"/>
      <w:r w:rsidRPr="007B5C24">
        <w:t>Perkinsea</w:t>
      </w:r>
      <w:proofErr w:type="spellEnd"/>
      <w:r w:rsidRPr="007B5C24">
        <w:t xml:space="preserve"> associated with mass mortality of frogs across the United States’, </w:t>
      </w:r>
      <w:r w:rsidRPr="007B5C24">
        <w:rPr>
          <w:i/>
          <w:iCs/>
        </w:rPr>
        <w:t>Scientific Reports</w:t>
      </w:r>
      <w:r w:rsidRPr="007B5C24">
        <w:t>, 7(1), p. 10288. Available at: https://doi.org/10.1038/s41598-017-10456-1.</w:t>
      </w:r>
    </w:p>
    <w:p w14:paraId="20E39ED5" w14:textId="77777777" w:rsidR="007B5C24" w:rsidRPr="007B5C24" w:rsidRDefault="007B5C24" w:rsidP="007B5C24">
      <w:pPr>
        <w:pStyle w:val="Bibliography"/>
      </w:pPr>
      <w:r w:rsidRPr="007B5C24">
        <w:t xml:space="preserve">Johnson, A.F. and Brunner, J.L. (2014) ‘Persistence of an amphibian </w:t>
      </w:r>
      <w:proofErr w:type="spellStart"/>
      <w:r w:rsidRPr="007B5C24">
        <w:t>ranavirus</w:t>
      </w:r>
      <w:proofErr w:type="spellEnd"/>
      <w:r w:rsidRPr="007B5C24">
        <w:t xml:space="preserve"> in aquatic communities’, </w:t>
      </w:r>
      <w:r w:rsidRPr="007B5C24">
        <w:rPr>
          <w:i/>
          <w:iCs/>
        </w:rPr>
        <w:t>Diseases of aquatic organisms</w:t>
      </w:r>
      <w:r w:rsidRPr="007B5C24">
        <w:t>, 111(2), pp. 129–138. Available at: https://doi.org/10.3354/dao02774.</w:t>
      </w:r>
    </w:p>
    <w:p w14:paraId="575108C0" w14:textId="77777777" w:rsidR="007B5C24" w:rsidRPr="007B5C24" w:rsidRDefault="007B5C24" w:rsidP="007B5C24">
      <w:pPr>
        <w:pStyle w:val="Bibliography"/>
      </w:pPr>
      <w:r w:rsidRPr="007B5C24">
        <w:t xml:space="preserve">Johnson, P.T.J. </w:t>
      </w:r>
      <w:r w:rsidRPr="007B5C24">
        <w:rPr>
          <w:i/>
          <w:iCs/>
        </w:rPr>
        <w:t>et al.</w:t>
      </w:r>
      <w:r w:rsidRPr="007B5C24">
        <w:t xml:space="preserve"> (2013) ‘Biodiversity decreases disease through predictable changes in host community competence’, </w:t>
      </w:r>
      <w:r w:rsidRPr="007B5C24">
        <w:rPr>
          <w:i/>
          <w:iCs/>
        </w:rPr>
        <w:t>Nature</w:t>
      </w:r>
      <w:r w:rsidRPr="007B5C24">
        <w:t xml:space="preserve"> [Preprint]. Available at: https://doi.org/10.1038/nature11883.</w:t>
      </w:r>
    </w:p>
    <w:p w14:paraId="5AC99081" w14:textId="77777777" w:rsidR="007B5C24" w:rsidRPr="007B5C24" w:rsidRDefault="007B5C24" w:rsidP="007B5C24">
      <w:pPr>
        <w:pStyle w:val="Bibliography"/>
      </w:pPr>
      <w:r w:rsidRPr="007B5C24">
        <w:t xml:space="preserve">Johnson, P.T.J., </w:t>
      </w:r>
      <w:proofErr w:type="spellStart"/>
      <w:r w:rsidRPr="007B5C24">
        <w:t>Ostfeld</w:t>
      </w:r>
      <w:proofErr w:type="spellEnd"/>
      <w:r w:rsidRPr="007B5C24">
        <w:t xml:space="preserve">, R.S. and </w:t>
      </w:r>
      <w:proofErr w:type="spellStart"/>
      <w:r w:rsidRPr="007B5C24">
        <w:t>Keesing</w:t>
      </w:r>
      <w:proofErr w:type="spellEnd"/>
      <w:r w:rsidRPr="007B5C24">
        <w:t xml:space="preserve">, F. (2015) ‘Frontiers in research on biodiversity and disease’, </w:t>
      </w:r>
      <w:r w:rsidRPr="007B5C24">
        <w:rPr>
          <w:i/>
          <w:iCs/>
        </w:rPr>
        <w:t>Ecology Letters</w:t>
      </w:r>
      <w:r w:rsidRPr="007B5C24">
        <w:t xml:space="preserve"> [Preprint]. Available at: https://doi.org/10.1111/ele.12479.</w:t>
      </w:r>
    </w:p>
    <w:p w14:paraId="01B98E24" w14:textId="77777777" w:rsidR="007B5C24" w:rsidRPr="007B5C24" w:rsidRDefault="007B5C24" w:rsidP="007B5C24">
      <w:pPr>
        <w:pStyle w:val="Bibliography"/>
      </w:pPr>
      <w:proofErr w:type="spellStart"/>
      <w:r w:rsidRPr="007B5C24">
        <w:t>Lesbarrères</w:t>
      </w:r>
      <w:proofErr w:type="spellEnd"/>
      <w:r w:rsidRPr="007B5C24">
        <w:t xml:space="preserve">, D. </w:t>
      </w:r>
      <w:r w:rsidRPr="007B5C24">
        <w:rPr>
          <w:i/>
          <w:iCs/>
        </w:rPr>
        <w:t>et al.</w:t>
      </w:r>
      <w:r w:rsidRPr="007B5C24">
        <w:t xml:space="preserve"> (2012) ‘</w:t>
      </w:r>
      <w:proofErr w:type="spellStart"/>
      <w:r w:rsidRPr="007B5C24">
        <w:t>Ranavirus</w:t>
      </w:r>
      <w:proofErr w:type="spellEnd"/>
      <w:r w:rsidRPr="007B5C24">
        <w:t xml:space="preserve">: past, present and future’, </w:t>
      </w:r>
      <w:r w:rsidRPr="007B5C24">
        <w:rPr>
          <w:i/>
          <w:iCs/>
        </w:rPr>
        <w:t>Biology Letters</w:t>
      </w:r>
      <w:r w:rsidRPr="007B5C24">
        <w:t>, 8(4), pp. 481–483. Available at: https://doi.org/10.1098/rsbl.2011.0951.</w:t>
      </w:r>
    </w:p>
    <w:p w14:paraId="468EB66C" w14:textId="77777777" w:rsidR="007B5C24" w:rsidRPr="007B5C24" w:rsidRDefault="007B5C24" w:rsidP="007B5C24">
      <w:pPr>
        <w:pStyle w:val="Bibliography"/>
      </w:pPr>
      <w:r w:rsidRPr="007B5C24">
        <w:t xml:space="preserve">Love, C. </w:t>
      </w:r>
      <w:r w:rsidRPr="007B5C24">
        <w:rPr>
          <w:i/>
          <w:iCs/>
        </w:rPr>
        <w:t>et al.</w:t>
      </w:r>
      <w:r w:rsidRPr="007B5C24">
        <w:t xml:space="preserve"> (2016) ‘Patterns of amphibian infection prevalence across wetlands on the Savannah River Site, South Carolina, USA’, </w:t>
      </w:r>
      <w:r w:rsidRPr="007B5C24">
        <w:rPr>
          <w:i/>
          <w:iCs/>
        </w:rPr>
        <w:t>Diseases of Aquatic Organisms</w:t>
      </w:r>
      <w:r w:rsidRPr="007B5C24">
        <w:t>, 121(1), pp. 1–14. Available at: https://doi.org/10.3354/dao03039.</w:t>
      </w:r>
    </w:p>
    <w:p w14:paraId="6BF921AE" w14:textId="77777777" w:rsidR="007B5C24" w:rsidRPr="007B5C24" w:rsidRDefault="007B5C24" w:rsidP="007B5C24">
      <w:pPr>
        <w:pStyle w:val="Bibliography"/>
      </w:pPr>
      <w:r w:rsidRPr="007B5C24">
        <w:t xml:space="preserve">Majewska, A.A. </w:t>
      </w:r>
      <w:r w:rsidRPr="007B5C24">
        <w:rPr>
          <w:i/>
          <w:iCs/>
        </w:rPr>
        <w:t>et al.</w:t>
      </w:r>
      <w:r w:rsidRPr="007B5C24">
        <w:t xml:space="preserve"> (2019) ‘Multiple transmission routes sustain high prevalence of a virulent parasite in a butterfly host’, </w:t>
      </w:r>
      <w:r w:rsidRPr="007B5C24">
        <w:rPr>
          <w:i/>
          <w:iCs/>
        </w:rPr>
        <w:t>Proceedings of the Royal Society B: Biological Sciences</w:t>
      </w:r>
      <w:r w:rsidRPr="007B5C24">
        <w:t>, 286(1910), p. 20191630. Available at: https://doi.org/10.1098/rspb.2019.1630.</w:t>
      </w:r>
    </w:p>
    <w:p w14:paraId="4F8DF5E3" w14:textId="77777777" w:rsidR="007B5C24" w:rsidRPr="007B5C24" w:rsidRDefault="007B5C24" w:rsidP="007B5C24">
      <w:pPr>
        <w:pStyle w:val="Bibliography"/>
      </w:pPr>
      <w:proofErr w:type="spellStart"/>
      <w:r w:rsidRPr="007B5C24">
        <w:t>Maniero</w:t>
      </w:r>
      <w:proofErr w:type="spellEnd"/>
      <w:r w:rsidRPr="007B5C24">
        <w:t xml:space="preserve">, G.D. </w:t>
      </w:r>
      <w:r w:rsidRPr="007B5C24">
        <w:rPr>
          <w:i/>
          <w:iCs/>
        </w:rPr>
        <w:t>et al.</w:t>
      </w:r>
      <w:r w:rsidRPr="007B5C24">
        <w:t xml:space="preserve"> (2006) ‘Generation of a long-lasting, protective, and neutralizing antibody response to the </w:t>
      </w:r>
      <w:proofErr w:type="spellStart"/>
      <w:r w:rsidRPr="007B5C24">
        <w:t>ranavirus</w:t>
      </w:r>
      <w:proofErr w:type="spellEnd"/>
      <w:r w:rsidRPr="007B5C24">
        <w:t xml:space="preserve"> FV3 by the frog Xenopus’, </w:t>
      </w:r>
      <w:r w:rsidRPr="007B5C24">
        <w:rPr>
          <w:i/>
          <w:iCs/>
        </w:rPr>
        <w:t>Developmental &amp; Comparative Immunology</w:t>
      </w:r>
      <w:r w:rsidRPr="007B5C24">
        <w:t>, 30(7), pp. 649–657. Available at: https://doi.org/10.1016/j.dci.2005.09.007.</w:t>
      </w:r>
    </w:p>
    <w:p w14:paraId="141EF20A" w14:textId="77777777" w:rsidR="007B5C24" w:rsidRPr="007B5C24" w:rsidRDefault="007B5C24" w:rsidP="007B5C24">
      <w:pPr>
        <w:pStyle w:val="Bibliography"/>
      </w:pPr>
      <w:r w:rsidRPr="007B5C24">
        <w:t xml:space="preserve">Martin, L.B. </w:t>
      </w:r>
      <w:r w:rsidRPr="007B5C24">
        <w:rPr>
          <w:i/>
          <w:iCs/>
        </w:rPr>
        <w:t>et al.</w:t>
      </w:r>
      <w:r w:rsidRPr="007B5C24">
        <w:t xml:space="preserve"> (2016) ‘Host Competence: An Organismal Trait to Integrate Immunology and Epidemiology’, </w:t>
      </w:r>
      <w:r w:rsidRPr="007B5C24">
        <w:rPr>
          <w:i/>
          <w:iCs/>
        </w:rPr>
        <w:t>Integrative and comparative biology</w:t>
      </w:r>
      <w:r w:rsidRPr="007B5C24">
        <w:t>, 56(6), pp. 1225–1237. Available at: https://doi.org/10.1093/icb/icw064.</w:t>
      </w:r>
    </w:p>
    <w:p w14:paraId="023824AE" w14:textId="77777777" w:rsidR="007B5C24" w:rsidRPr="007B5C24" w:rsidRDefault="007B5C24" w:rsidP="007B5C24">
      <w:pPr>
        <w:pStyle w:val="Bibliography"/>
      </w:pPr>
      <w:r w:rsidRPr="007B5C24">
        <w:t xml:space="preserve">Merrill, T.E.S. and Johnson, P.T.J. (2020) ‘Towards a mechanistic understanding of competence: a missing link in diversity-disease research’, </w:t>
      </w:r>
      <w:r w:rsidRPr="007B5C24">
        <w:rPr>
          <w:i/>
          <w:iCs/>
        </w:rPr>
        <w:t>Review</w:t>
      </w:r>
      <w:r w:rsidRPr="007B5C24">
        <w:t xml:space="preserve"> [Preprint].</w:t>
      </w:r>
    </w:p>
    <w:p w14:paraId="3EE3DFC8" w14:textId="77777777" w:rsidR="007B5C24" w:rsidRPr="007B5C24" w:rsidRDefault="007B5C24" w:rsidP="007B5C24">
      <w:pPr>
        <w:pStyle w:val="Bibliography"/>
      </w:pPr>
      <w:r w:rsidRPr="007B5C24">
        <w:lastRenderedPageBreak/>
        <w:t xml:space="preserve">Nazir, J., Spengler, M. and </w:t>
      </w:r>
      <w:proofErr w:type="spellStart"/>
      <w:r w:rsidRPr="007B5C24">
        <w:t>Marschang</w:t>
      </w:r>
      <w:proofErr w:type="spellEnd"/>
      <w:r w:rsidRPr="007B5C24">
        <w:t xml:space="preserve">, R.E. (2012) ‘Environmental persistence of amphibian and reptilian </w:t>
      </w:r>
      <w:proofErr w:type="spellStart"/>
      <w:r w:rsidRPr="007B5C24">
        <w:t>ranaviruses</w:t>
      </w:r>
      <w:proofErr w:type="spellEnd"/>
      <w:r w:rsidRPr="007B5C24">
        <w:t xml:space="preserve">’, </w:t>
      </w:r>
      <w:r w:rsidRPr="007B5C24">
        <w:rPr>
          <w:i/>
          <w:iCs/>
        </w:rPr>
        <w:t>Diseases of aquatic organisms</w:t>
      </w:r>
      <w:r w:rsidRPr="007B5C24">
        <w:t>, 98(3), pp. 177–184. Available at: https://doi.org/10.3354/dao02443.</w:t>
      </w:r>
    </w:p>
    <w:p w14:paraId="470CDAD1" w14:textId="77777777" w:rsidR="007B5C24" w:rsidRPr="007B5C24" w:rsidRDefault="007B5C24" w:rsidP="007B5C24">
      <w:pPr>
        <w:pStyle w:val="Bibliography"/>
      </w:pPr>
      <w:proofErr w:type="spellStart"/>
      <w:r w:rsidRPr="007B5C24">
        <w:t>Ostfeld</w:t>
      </w:r>
      <w:proofErr w:type="spellEnd"/>
      <w:r w:rsidRPr="007B5C24">
        <w:t xml:space="preserve">, R.S. </w:t>
      </w:r>
      <w:r w:rsidRPr="007B5C24">
        <w:rPr>
          <w:i/>
          <w:iCs/>
        </w:rPr>
        <w:t>et al.</w:t>
      </w:r>
      <w:r w:rsidRPr="007B5C24">
        <w:t xml:space="preserve"> (2010) ‘Impacts of biodiversity on the emergence and transmission of infectious diseases’, </w:t>
      </w:r>
      <w:r w:rsidRPr="007B5C24">
        <w:rPr>
          <w:i/>
          <w:iCs/>
        </w:rPr>
        <w:t>Nature (London)</w:t>
      </w:r>
      <w:r w:rsidRPr="007B5C24">
        <w:t>, 468(7324), pp. 647–652. Available at: https://doi.org/10.1038/nature09575.</w:t>
      </w:r>
    </w:p>
    <w:p w14:paraId="533368A1" w14:textId="77777777" w:rsidR="007B5C24" w:rsidRPr="007B5C24" w:rsidRDefault="007B5C24" w:rsidP="007B5C24">
      <w:pPr>
        <w:pStyle w:val="Bibliography"/>
      </w:pPr>
      <w:proofErr w:type="spellStart"/>
      <w:r w:rsidRPr="007B5C24">
        <w:t>Ostfeld</w:t>
      </w:r>
      <w:proofErr w:type="spellEnd"/>
      <w:r w:rsidRPr="007B5C24">
        <w:t xml:space="preserve">, R.S. </w:t>
      </w:r>
      <w:r w:rsidRPr="007B5C24">
        <w:rPr>
          <w:i/>
          <w:iCs/>
        </w:rPr>
        <w:t>et al.</w:t>
      </w:r>
      <w:r w:rsidRPr="007B5C24">
        <w:t xml:space="preserve"> (2014) ‘Life History and Demographic Drivers of Reservoir Competence for Three Tick-Borne Zoonotic Pathogens’, </w:t>
      </w:r>
      <w:proofErr w:type="spellStart"/>
      <w:r w:rsidRPr="007B5C24">
        <w:rPr>
          <w:i/>
          <w:iCs/>
        </w:rPr>
        <w:t>PLoS</w:t>
      </w:r>
      <w:proofErr w:type="spellEnd"/>
      <w:r w:rsidRPr="007B5C24">
        <w:rPr>
          <w:i/>
          <w:iCs/>
        </w:rPr>
        <w:t xml:space="preserve"> ONE</w:t>
      </w:r>
      <w:r w:rsidRPr="007B5C24">
        <w:t xml:space="preserve">. Edited by R. </w:t>
      </w:r>
      <w:proofErr w:type="spellStart"/>
      <w:r w:rsidRPr="007B5C24">
        <w:t>Ganta</w:t>
      </w:r>
      <w:proofErr w:type="spellEnd"/>
      <w:r w:rsidRPr="007B5C24">
        <w:t>, 9(9), p. e107387. Available at: https://doi.org/10.1371/journal.pone.0107387.</w:t>
      </w:r>
    </w:p>
    <w:p w14:paraId="7641C71F" w14:textId="77777777" w:rsidR="007B5C24" w:rsidRPr="007B5C24" w:rsidRDefault="007B5C24" w:rsidP="007B5C24">
      <w:pPr>
        <w:pStyle w:val="Bibliography"/>
      </w:pPr>
      <w:r w:rsidRPr="007B5C24">
        <w:t xml:space="preserve">Patterson, J.E.H. and </w:t>
      </w:r>
      <w:proofErr w:type="spellStart"/>
      <w:r w:rsidRPr="007B5C24">
        <w:t>Ruckstuhl</w:t>
      </w:r>
      <w:proofErr w:type="spellEnd"/>
      <w:r w:rsidRPr="007B5C24">
        <w:t xml:space="preserve">, K.E. (2013) ‘Parasite infection and host group size: a meta-analytical review’, </w:t>
      </w:r>
      <w:r w:rsidRPr="007B5C24">
        <w:rPr>
          <w:i/>
          <w:iCs/>
        </w:rPr>
        <w:t>Parasitology</w:t>
      </w:r>
      <w:r w:rsidRPr="007B5C24">
        <w:t>, 140(7), pp. 803–813.</w:t>
      </w:r>
    </w:p>
    <w:p w14:paraId="5480D9E9" w14:textId="77777777" w:rsidR="007B5C24" w:rsidRPr="007B5C24" w:rsidRDefault="007B5C24" w:rsidP="007B5C24">
      <w:pPr>
        <w:pStyle w:val="Bibliography"/>
      </w:pPr>
      <w:r w:rsidRPr="007B5C24">
        <w:t xml:space="preserve">Price, S.J. </w:t>
      </w:r>
      <w:r w:rsidRPr="007B5C24">
        <w:rPr>
          <w:i/>
          <w:iCs/>
        </w:rPr>
        <w:t>et al.</w:t>
      </w:r>
      <w:r w:rsidRPr="007B5C24">
        <w:t xml:space="preserve"> (2014) ‘Collapse of Amphibian Communities Due to an Introduced </w:t>
      </w:r>
      <w:proofErr w:type="spellStart"/>
      <w:r w:rsidRPr="007B5C24">
        <w:t>Ranavirus</w:t>
      </w:r>
      <w:proofErr w:type="spellEnd"/>
      <w:r w:rsidRPr="007B5C24">
        <w:t xml:space="preserve">’, </w:t>
      </w:r>
      <w:r w:rsidRPr="007B5C24">
        <w:rPr>
          <w:i/>
          <w:iCs/>
        </w:rPr>
        <w:t>Current Biology</w:t>
      </w:r>
      <w:r w:rsidRPr="007B5C24">
        <w:t>, 24(21), pp. 2586–2591. Available at: https://doi.org/10.1016/j.cub.2014.09.028.</w:t>
      </w:r>
    </w:p>
    <w:p w14:paraId="6E349DD4" w14:textId="77777777" w:rsidR="007B5C24" w:rsidRPr="007B5C24" w:rsidRDefault="007B5C24" w:rsidP="007B5C24">
      <w:pPr>
        <w:pStyle w:val="Bibliography"/>
      </w:pPr>
      <w:r w:rsidRPr="007B5C24">
        <w:t xml:space="preserve">Price, S.J. </w:t>
      </w:r>
      <w:r w:rsidRPr="007B5C24">
        <w:rPr>
          <w:i/>
          <w:iCs/>
        </w:rPr>
        <w:t>et al.</w:t>
      </w:r>
      <w:r w:rsidRPr="007B5C24">
        <w:t xml:space="preserve"> (2019) ‘Effects of historic and projected climate change on the range and impacts of an emerging wildlife disease’, </w:t>
      </w:r>
      <w:r w:rsidRPr="007B5C24">
        <w:rPr>
          <w:i/>
          <w:iCs/>
        </w:rPr>
        <w:t>Global Change Biology</w:t>
      </w:r>
      <w:r w:rsidRPr="007B5C24">
        <w:t>, 25(8), pp. 2648–2660. Available at: https://doi.org/10.1111/gcb.14651.</w:t>
      </w:r>
    </w:p>
    <w:p w14:paraId="7397B437" w14:textId="77777777" w:rsidR="007B5C24" w:rsidRPr="007B5C24" w:rsidRDefault="007B5C24" w:rsidP="007B5C24">
      <w:pPr>
        <w:pStyle w:val="Bibliography"/>
      </w:pPr>
      <w:r w:rsidRPr="007B5C24">
        <w:t xml:space="preserve">Roche, B. </w:t>
      </w:r>
      <w:r w:rsidRPr="007B5C24">
        <w:rPr>
          <w:i/>
          <w:iCs/>
        </w:rPr>
        <w:t>et al.</w:t>
      </w:r>
      <w:r w:rsidRPr="007B5C24">
        <w:t xml:space="preserve"> (2012) ‘Linking community and disease ecology: the impact of biodiversity on pathogen transmission’, </w:t>
      </w:r>
      <w:r w:rsidRPr="007B5C24">
        <w:rPr>
          <w:i/>
          <w:iCs/>
        </w:rPr>
        <w:t>Philosophical Transactions of the Royal Society B: Biological Sciences</w:t>
      </w:r>
      <w:r w:rsidRPr="007B5C24">
        <w:t>, 367(1604), pp. 2807–2813. Available at: https://doi.org/10.1098/rstb.2011.0364.</w:t>
      </w:r>
    </w:p>
    <w:p w14:paraId="1DE998E5" w14:textId="77777777" w:rsidR="007B5C24" w:rsidRPr="007B5C24" w:rsidRDefault="007B5C24" w:rsidP="007B5C24">
      <w:pPr>
        <w:pStyle w:val="Bibliography"/>
      </w:pPr>
      <w:proofErr w:type="spellStart"/>
      <w:r w:rsidRPr="007B5C24">
        <w:t>Rohani</w:t>
      </w:r>
      <w:proofErr w:type="spellEnd"/>
      <w:r w:rsidRPr="007B5C24">
        <w:t xml:space="preserve">, P. </w:t>
      </w:r>
      <w:r w:rsidRPr="007B5C24">
        <w:rPr>
          <w:i/>
          <w:iCs/>
        </w:rPr>
        <w:t>et al.</w:t>
      </w:r>
      <w:r w:rsidRPr="007B5C24">
        <w:t xml:space="preserve"> (2009) ‘Environmental transmission of low pathogenicity avian influenza viruses and its implications for pathogen invasion’, </w:t>
      </w:r>
      <w:r w:rsidRPr="007B5C24">
        <w:rPr>
          <w:i/>
          <w:iCs/>
        </w:rPr>
        <w:t>Proceedings of the National Academy of Sciences of the United States of America</w:t>
      </w:r>
      <w:r w:rsidRPr="007B5C24">
        <w:t xml:space="preserve"> [Preprint]. Available at: https://doi.org/10.1073/pnas.0809026106.</w:t>
      </w:r>
    </w:p>
    <w:p w14:paraId="259B46DC" w14:textId="77777777" w:rsidR="007B5C24" w:rsidRPr="007B5C24" w:rsidRDefault="007B5C24" w:rsidP="007B5C24">
      <w:pPr>
        <w:pStyle w:val="Bibliography"/>
      </w:pPr>
      <w:r w:rsidRPr="007B5C24">
        <w:t xml:space="preserve">Rohr, J.R. </w:t>
      </w:r>
      <w:r w:rsidRPr="007B5C24">
        <w:rPr>
          <w:i/>
          <w:iCs/>
        </w:rPr>
        <w:t>et al.</w:t>
      </w:r>
      <w:r w:rsidRPr="007B5C24">
        <w:t xml:space="preserve"> (2019) ‘Towards common ground in the biodiversity–disease debate’, </w:t>
      </w:r>
      <w:r w:rsidRPr="007B5C24">
        <w:rPr>
          <w:i/>
          <w:iCs/>
        </w:rPr>
        <w:t>Nature ecology &amp; evolution</w:t>
      </w:r>
      <w:r w:rsidRPr="007B5C24">
        <w:t>, 4(1), pp. 24–33. Available at: https://doi.org/10.1038/s41559-019-1060-6.</w:t>
      </w:r>
    </w:p>
    <w:p w14:paraId="50FA2C34" w14:textId="77777777" w:rsidR="007B5C24" w:rsidRPr="007B5C24" w:rsidRDefault="007B5C24" w:rsidP="007B5C24">
      <w:pPr>
        <w:pStyle w:val="Bibliography"/>
      </w:pPr>
      <w:r w:rsidRPr="007B5C24">
        <w:t xml:space="preserve">Rudolf, V.H.W. (2019) ‘The role of seasonal timing and phenological shifts for species coexistence’, </w:t>
      </w:r>
      <w:r w:rsidRPr="007B5C24">
        <w:rPr>
          <w:i/>
          <w:iCs/>
        </w:rPr>
        <w:t>Ecology Letters</w:t>
      </w:r>
      <w:r w:rsidRPr="007B5C24">
        <w:t>. Edited by J. Levine, p. ele.13277. Available at: https://doi.org/10.1111/ele.13277.</w:t>
      </w:r>
    </w:p>
    <w:p w14:paraId="287EAF44" w14:textId="77777777" w:rsidR="007B5C24" w:rsidRPr="007B5C24" w:rsidRDefault="007B5C24" w:rsidP="007B5C24">
      <w:pPr>
        <w:pStyle w:val="Bibliography"/>
      </w:pPr>
      <w:r w:rsidRPr="007B5C24">
        <w:t xml:space="preserve">Sage, M.J.L. </w:t>
      </w:r>
      <w:r w:rsidRPr="007B5C24">
        <w:rPr>
          <w:i/>
          <w:iCs/>
        </w:rPr>
        <w:t>et al.</w:t>
      </w:r>
      <w:r w:rsidRPr="007B5C24">
        <w:t xml:space="preserve"> (2019) ‘Do scavengers prevent or promote disease transmission? The effect of invertebrate scavenging on </w:t>
      </w:r>
      <w:proofErr w:type="spellStart"/>
      <w:r w:rsidRPr="007B5C24">
        <w:t>Ranavirus</w:t>
      </w:r>
      <w:proofErr w:type="spellEnd"/>
      <w:r w:rsidRPr="007B5C24">
        <w:t xml:space="preserve"> transmission’, </w:t>
      </w:r>
      <w:r w:rsidRPr="007B5C24">
        <w:rPr>
          <w:i/>
          <w:iCs/>
        </w:rPr>
        <w:t>Functional Ecology</w:t>
      </w:r>
      <w:r w:rsidRPr="007B5C24">
        <w:t>, 33(7), pp. 1342–1350. Available at: https://doi.org/10.1111/1365-2435.13335.</w:t>
      </w:r>
    </w:p>
    <w:p w14:paraId="1F169E85" w14:textId="77777777" w:rsidR="007B5C24" w:rsidRPr="007B5C24" w:rsidRDefault="007B5C24" w:rsidP="007B5C24">
      <w:pPr>
        <w:pStyle w:val="Bibliography"/>
      </w:pPr>
      <w:r w:rsidRPr="007B5C24">
        <w:t xml:space="preserve">Savage, V.M. </w:t>
      </w:r>
      <w:r w:rsidRPr="007B5C24">
        <w:rPr>
          <w:i/>
          <w:iCs/>
        </w:rPr>
        <w:t>et al.</w:t>
      </w:r>
      <w:r w:rsidRPr="007B5C24">
        <w:t xml:space="preserve"> (2004) ‘Effects of Body Size and Temperature on Population Growth’, </w:t>
      </w:r>
      <w:r w:rsidRPr="007B5C24">
        <w:rPr>
          <w:i/>
          <w:iCs/>
        </w:rPr>
        <w:t>The American Naturalist</w:t>
      </w:r>
      <w:r w:rsidRPr="007B5C24">
        <w:t>, 163(3), pp. 429–441. Available at: https://doi.org/10.1086/381872.</w:t>
      </w:r>
    </w:p>
    <w:p w14:paraId="41CC0D7D" w14:textId="77777777" w:rsidR="007B5C24" w:rsidRPr="007B5C24" w:rsidRDefault="007B5C24" w:rsidP="007B5C24">
      <w:pPr>
        <w:pStyle w:val="Bibliography"/>
      </w:pPr>
      <w:r w:rsidRPr="007B5C24">
        <w:t xml:space="preserve">Scheele, B.C. </w:t>
      </w:r>
      <w:r w:rsidRPr="007B5C24">
        <w:rPr>
          <w:i/>
          <w:iCs/>
        </w:rPr>
        <w:t>et al.</w:t>
      </w:r>
      <w:r w:rsidRPr="007B5C24">
        <w:t xml:space="preserve"> (2019) ‘Amphibian fungal panzootic causes catastrophic and ongoing loss of biodiversity’, </w:t>
      </w:r>
      <w:r w:rsidRPr="007B5C24">
        <w:rPr>
          <w:i/>
          <w:iCs/>
        </w:rPr>
        <w:t>Science</w:t>
      </w:r>
      <w:r w:rsidRPr="007B5C24">
        <w:t>, 363(6434), pp. 1459–1463. Available at: https://doi.org/10.1126/science.aav0379.</w:t>
      </w:r>
    </w:p>
    <w:p w14:paraId="4C2E3E97" w14:textId="77777777" w:rsidR="007B5C24" w:rsidRPr="007B5C24" w:rsidRDefault="007B5C24" w:rsidP="007B5C24">
      <w:pPr>
        <w:pStyle w:val="Bibliography"/>
      </w:pPr>
      <w:r w:rsidRPr="007B5C24">
        <w:t xml:space="preserve">Shaw, K.E. and </w:t>
      </w:r>
      <w:proofErr w:type="spellStart"/>
      <w:r w:rsidRPr="007B5C24">
        <w:t>Civitello</w:t>
      </w:r>
      <w:proofErr w:type="spellEnd"/>
      <w:r w:rsidRPr="007B5C24">
        <w:t>, D.J. (2021) ‘Re</w:t>
      </w:r>
      <w:r w:rsidRPr="007B5C24">
        <w:rPr>
          <w:rFonts w:ascii="Cambria Math" w:hAnsi="Cambria Math" w:cs="Cambria Math"/>
        </w:rPr>
        <w:t>‐</w:t>
      </w:r>
      <w:r w:rsidRPr="007B5C24">
        <w:t xml:space="preserve">emphasizing mechanism in the community ecology of disease’, </w:t>
      </w:r>
      <w:r w:rsidRPr="007B5C24">
        <w:rPr>
          <w:i/>
          <w:iCs/>
        </w:rPr>
        <w:t>Functional Ecology</w:t>
      </w:r>
      <w:r w:rsidRPr="007B5C24">
        <w:t>, 35(11), pp. 2376–2386. Available at: https://doi.org/10.1111/1365-2435.13892.</w:t>
      </w:r>
    </w:p>
    <w:p w14:paraId="2523F9F4" w14:textId="77777777" w:rsidR="007B5C24" w:rsidRPr="007B5C24" w:rsidRDefault="007B5C24" w:rsidP="007B5C24">
      <w:pPr>
        <w:pStyle w:val="Bibliography"/>
      </w:pPr>
      <w:proofErr w:type="spellStart"/>
      <w:r w:rsidRPr="007B5C24">
        <w:lastRenderedPageBreak/>
        <w:t>Sibly</w:t>
      </w:r>
      <w:proofErr w:type="spellEnd"/>
      <w:r w:rsidRPr="007B5C24">
        <w:t xml:space="preserve">, R.M. and Hone, J. (2002) ‘Population growth rate and its determinants: an overview’, </w:t>
      </w:r>
      <w:r w:rsidRPr="007B5C24">
        <w:rPr>
          <w:i/>
          <w:iCs/>
        </w:rPr>
        <w:t>Philosophical Transactions of the Royal Society of London. Series B: Biological Sciences</w:t>
      </w:r>
      <w:r w:rsidRPr="007B5C24">
        <w:t xml:space="preserve">. Edited by R. M. </w:t>
      </w:r>
      <w:proofErr w:type="spellStart"/>
      <w:r w:rsidRPr="007B5C24">
        <w:t>Sibly</w:t>
      </w:r>
      <w:proofErr w:type="spellEnd"/>
      <w:r w:rsidRPr="007B5C24">
        <w:t xml:space="preserve">, J. Hone, and T.H. </w:t>
      </w:r>
      <w:proofErr w:type="spellStart"/>
      <w:r w:rsidRPr="007B5C24">
        <w:t>Clutton</w:t>
      </w:r>
      <w:proofErr w:type="spellEnd"/>
      <w:r w:rsidRPr="007B5C24">
        <w:t>–Brock, 357(1425), pp. 1153–1170. Available at: https://doi.org/10.1098/rstb.2002.1117.</w:t>
      </w:r>
    </w:p>
    <w:p w14:paraId="7038C9F9" w14:textId="77777777" w:rsidR="007B5C24" w:rsidRPr="007B5C24" w:rsidRDefault="007B5C24" w:rsidP="007B5C24">
      <w:pPr>
        <w:pStyle w:val="Bibliography"/>
      </w:pPr>
      <w:proofErr w:type="spellStart"/>
      <w:r w:rsidRPr="007B5C24">
        <w:t>Skerratt</w:t>
      </w:r>
      <w:proofErr w:type="spellEnd"/>
      <w:r w:rsidRPr="007B5C24">
        <w:t xml:space="preserve">, L.F. </w:t>
      </w:r>
      <w:r w:rsidRPr="007B5C24">
        <w:rPr>
          <w:i/>
          <w:iCs/>
        </w:rPr>
        <w:t>et al.</w:t>
      </w:r>
      <w:r w:rsidRPr="007B5C24">
        <w:t xml:space="preserve"> (2007) ‘Spread of Chytridiomycosis Has Caused the Rapid Global Decline and Extinction of Frogs’, </w:t>
      </w:r>
      <w:proofErr w:type="spellStart"/>
      <w:r w:rsidRPr="007B5C24">
        <w:rPr>
          <w:i/>
          <w:iCs/>
        </w:rPr>
        <w:t>EcoHealth</w:t>
      </w:r>
      <w:proofErr w:type="spellEnd"/>
      <w:r w:rsidRPr="007B5C24">
        <w:t>, 4(2), p. 125. Available at: https://doi.org/10.1007/s10393-007-0093-5.</w:t>
      </w:r>
    </w:p>
    <w:p w14:paraId="4DA94879" w14:textId="77777777" w:rsidR="007B5C24" w:rsidRPr="007B5C24" w:rsidRDefault="007B5C24" w:rsidP="007B5C24">
      <w:pPr>
        <w:pStyle w:val="Bibliography"/>
      </w:pPr>
      <w:proofErr w:type="spellStart"/>
      <w:r w:rsidRPr="007B5C24">
        <w:t>Smilansky</w:t>
      </w:r>
      <w:proofErr w:type="spellEnd"/>
      <w:r w:rsidRPr="007B5C24">
        <w:t xml:space="preserve">, V. </w:t>
      </w:r>
      <w:r w:rsidRPr="007B5C24">
        <w:rPr>
          <w:i/>
          <w:iCs/>
        </w:rPr>
        <w:t>et al.</w:t>
      </w:r>
      <w:r w:rsidRPr="007B5C24">
        <w:t xml:space="preserve"> (2021) ‘Expanded host and geographic range of tadpole associations with the Severe </w:t>
      </w:r>
      <w:proofErr w:type="spellStart"/>
      <w:r w:rsidRPr="007B5C24">
        <w:t>Perkinsea</w:t>
      </w:r>
      <w:proofErr w:type="spellEnd"/>
      <w:r w:rsidRPr="007B5C24">
        <w:t xml:space="preserve"> Infection group’, </w:t>
      </w:r>
      <w:r w:rsidRPr="007B5C24">
        <w:rPr>
          <w:i/>
          <w:iCs/>
        </w:rPr>
        <w:t>Biology Letters</w:t>
      </w:r>
      <w:r w:rsidRPr="007B5C24">
        <w:t>, 17(6), p. 20210166. Available at: https://doi.org/10.1098/rsbl.2021.0166.</w:t>
      </w:r>
    </w:p>
    <w:p w14:paraId="724E1CE6" w14:textId="77777777" w:rsidR="007B5C24" w:rsidRPr="007B5C24" w:rsidRDefault="007B5C24" w:rsidP="007B5C24">
      <w:pPr>
        <w:pStyle w:val="Bibliography"/>
      </w:pPr>
      <w:r w:rsidRPr="007B5C24">
        <w:t xml:space="preserve">Snyder, P.W. </w:t>
      </w:r>
      <w:r w:rsidRPr="007B5C24">
        <w:rPr>
          <w:i/>
          <w:iCs/>
        </w:rPr>
        <w:t>et al.</w:t>
      </w:r>
      <w:r w:rsidRPr="007B5C24">
        <w:t xml:space="preserve"> (2023) ‘Experimental evidence that host species composition alters host–pathogen dynamics in a </w:t>
      </w:r>
      <w:proofErr w:type="spellStart"/>
      <w:r w:rsidRPr="007B5C24">
        <w:t>ranavirus</w:t>
      </w:r>
      <w:proofErr w:type="spellEnd"/>
      <w:r w:rsidRPr="007B5C24">
        <w:t xml:space="preserve">–amphibian assemblage’, </w:t>
      </w:r>
      <w:r w:rsidRPr="007B5C24">
        <w:rPr>
          <w:i/>
          <w:iCs/>
        </w:rPr>
        <w:t>Ecology</w:t>
      </w:r>
      <w:r w:rsidRPr="007B5C24">
        <w:t>, 104(2). Available at: https://doi.org/10.1002/ecy.3885.</w:t>
      </w:r>
    </w:p>
    <w:p w14:paraId="39B7A6AE" w14:textId="77777777" w:rsidR="007B5C24" w:rsidRPr="007B5C24" w:rsidRDefault="007B5C24" w:rsidP="007B5C24">
      <w:pPr>
        <w:pStyle w:val="Bibliography"/>
      </w:pPr>
      <w:proofErr w:type="spellStart"/>
      <w:r w:rsidRPr="007B5C24">
        <w:t>Sooryanarain</w:t>
      </w:r>
      <w:proofErr w:type="spellEnd"/>
      <w:r w:rsidRPr="007B5C24">
        <w:t xml:space="preserve">, H. and </w:t>
      </w:r>
      <w:proofErr w:type="spellStart"/>
      <w:r w:rsidRPr="007B5C24">
        <w:t>Elankumaran</w:t>
      </w:r>
      <w:proofErr w:type="spellEnd"/>
      <w:r w:rsidRPr="007B5C24">
        <w:t xml:space="preserve">, S. (2015) ‘Environmental Role in Influenza Virus Outbreaks’, </w:t>
      </w:r>
      <w:r w:rsidRPr="007B5C24">
        <w:rPr>
          <w:i/>
          <w:iCs/>
        </w:rPr>
        <w:t>Annual Review of Animal Biosciences</w:t>
      </w:r>
      <w:r w:rsidRPr="007B5C24">
        <w:t>, 3(1), pp. 347–373. Available at: https://doi.org/10.1146/annurev-animal-022114-111017.</w:t>
      </w:r>
    </w:p>
    <w:p w14:paraId="5582361B" w14:textId="77777777" w:rsidR="007B5C24" w:rsidRPr="007B5C24" w:rsidRDefault="007B5C24" w:rsidP="007B5C24">
      <w:pPr>
        <w:pStyle w:val="Bibliography"/>
      </w:pPr>
      <w:proofErr w:type="spellStart"/>
      <w:r w:rsidRPr="007B5C24">
        <w:t>Streicker</w:t>
      </w:r>
      <w:proofErr w:type="spellEnd"/>
      <w:r w:rsidRPr="007B5C24">
        <w:t xml:space="preserve">, D.G., Fenton, </w:t>
      </w:r>
      <w:proofErr w:type="gramStart"/>
      <w:r w:rsidRPr="007B5C24">
        <w:t>A.</w:t>
      </w:r>
      <w:proofErr w:type="gramEnd"/>
      <w:r w:rsidRPr="007B5C24">
        <w:t xml:space="preserve"> and Pedersen, A.B. (2013) ‘Differential sources of host species heterogeneity influence the transmission and control of </w:t>
      </w:r>
      <w:proofErr w:type="spellStart"/>
      <w:r w:rsidRPr="007B5C24">
        <w:t>multihost</w:t>
      </w:r>
      <w:proofErr w:type="spellEnd"/>
      <w:r w:rsidRPr="007B5C24">
        <w:t xml:space="preserve"> parasites’, </w:t>
      </w:r>
      <w:r w:rsidRPr="007B5C24">
        <w:rPr>
          <w:i/>
          <w:iCs/>
        </w:rPr>
        <w:t>Ecology Letters</w:t>
      </w:r>
      <w:r w:rsidRPr="007B5C24">
        <w:t xml:space="preserve">. Edited by R. </w:t>
      </w:r>
      <w:proofErr w:type="spellStart"/>
      <w:r w:rsidRPr="007B5C24">
        <w:t>Ostfeld</w:t>
      </w:r>
      <w:proofErr w:type="spellEnd"/>
      <w:r w:rsidRPr="007B5C24">
        <w:t>, 16(8), pp. 975–984. Available at: https://doi.org/10.1111/ele.12122.</w:t>
      </w:r>
    </w:p>
    <w:p w14:paraId="7F627BED" w14:textId="77777777" w:rsidR="007B5C24" w:rsidRPr="007B5C24" w:rsidRDefault="007B5C24" w:rsidP="007B5C24">
      <w:pPr>
        <w:pStyle w:val="Bibliography"/>
      </w:pPr>
      <w:proofErr w:type="spellStart"/>
      <w:r w:rsidRPr="007B5C24">
        <w:t>Tornabene</w:t>
      </w:r>
      <w:proofErr w:type="spellEnd"/>
      <w:r w:rsidRPr="007B5C24">
        <w:t xml:space="preserve">, B.J. </w:t>
      </w:r>
      <w:r w:rsidRPr="007B5C24">
        <w:rPr>
          <w:i/>
          <w:iCs/>
        </w:rPr>
        <w:t>et al.</w:t>
      </w:r>
      <w:r w:rsidRPr="007B5C24">
        <w:t xml:space="preserve"> (2018) ‘The influence of landscape and environmental factors on </w:t>
      </w:r>
      <w:proofErr w:type="spellStart"/>
      <w:r w:rsidRPr="007B5C24">
        <w:t>ranavirus</w:t>
      </w:r>
      <w:proofErr w:type="spellEnd"/>
      <w:r w:rsidRPr="007B5C24">
        <w:t xml:space="preserve"> epidemiology in a California amphibian assemblage’, </w:t>
      </w:r>
      <w:r w:rsidRPr="007B5C24">
        <w:rPr>
          <w:i/>
          <w:iCs/>
        </w:rPr>
        <w:t>Freshwater Biology</w:t>
      </w:r>
      <w:r w:rsidRPr="007B5C24">
        <w:t>, 63(7), pp. 639–651. Available at: https://doi.org/10.1111/fwb.13100.</w:t>
      </w:r>
    </w:p>
    <w:p w14:paraId="0039364D" w14:textId="77777777" w:rsidR="007B5C24" w:rsidRPr="007B5C24" w:rsidRDefault="007B5C24" w:rsidP="007B5C24">
      <w:pPr>
        <w:pStyle w:val="Bibliography"/>
      </w:pPr>
      <w:r w:rsidRPr="007B5C24">
        <w:t>Valenzuela</w:t>
      </w:r>
      <w:r w:rsidRPr="007B5C24">
        <w:rPr>
          <w:rFonts w:ascii="Cambria Math" w:hAnsi="Cambria Math" w:cs="Cambria Math"/>
        </w:rPr>
        <w:t>‐</w:t>
      </w:r>
      <w:r w:rsidRPr="007B5C24">
        <w:t xml:space="preserve">Sánchez, A. </w:t>
      </w:r>
      <w:r w:rsidRPr="007B5C24">
        <w:rPr>
          <w:i/>
          <w:iCs/>
        </w:rPr>
        <w:t>et al.</w:t>
      </w:r>
      <w:r w:rsidRPr="007B5C24">
        <w:t xml:space="preserve"> (2021) ‘Why disease ecology needs life</w:t>
      </w:r>
      <w:r w:rsidRPr="007B5C24">
        <w:rPr>
          <w:rFonts w:ascii="Cambria Math" w:hAnsi="Cambria Math" w:cs="Cambria Math"/>
        </w:rPr>
        <w:t>‐</w:t>
      </w:r>
      <w:r w:rsidRPr="007B5C24">
        <w:t xml:space="preserve">history theory: a host perspective’, </w:t>
      </w:r>
      <w:r w:rsidRPr="007B5C24">
        <w:rPr>
          <w:i/>
          <w:iCs/>
        </w:rPr>
        <w:t>Ecology letters</w:t>
      </w:r>
      <w:r w:rsidRPr="007B5C24">
        <w:t>, 24(4), pp. 876–890. Available at: https://doi.org/10.1111/ele.13681.</w:t>
      </w:r>
    </w:p>
    <w:p w14:paraId="2DE4DD8C" w14:textId="77777777" w:rsidR="007B5C24" w:rsidRPr="007B5C24" w:rsidRDefault="007B5C24" w:rsidP="007B5C24">
      <w:pPr>
        <w:pStyle w:val="Bibliography"/>
      </w:pPr>
      <w:r w:rsidRPr="007B5C24">
        <w:t xml:space="preserve">Webb, C.O. </w:t>
      </w:r>
      <w:r w:rsidRPr="007B5C24">
        <w:rPr>
          <w:i/>
          <w:iCs/>
        </w:rPr>
        <w:t>et al.</w:t>
      </w:r>
      <w:r w:rsidRPr="007B5C24">
        <w:t xml:space="preserve"> (2002) ‘PHYLOGENIES AND COMMUNITY ECOLOGY’, </w:t>
      </w:r>
      <w:r w:rsidRPr="007B5C24">
        <w:rPr>
          <w:i/>
          <w:iCs/>
        </w:rPr>
        <w:t>Annual review of ecology and systematics</w:t>
      </w:r>
      <w:r w:rsidRPr="007B5C24">
        <w:t>, 33(1), pp. 475–505. Available at: https://doi.org/10.1146/annurev.ecolsys.33.010802.150448.</w:t>
      </w:r>
    </w:p>
    <w:p w14:paraId="401418D4" w14:textId="77777777" w:rsidR="007B5C24" w:rsidRPr="007B5C24" w:rsidRDefault="007B5C24" w:rsidP="007B5C24">
      <w:pPr>
        <w:pStyle w:val="Bibliography"/>
      </w:pPr>
      <w:r w:rsidRPr="007B5C24">
        <w:t xml:space="preserve">Weinstein, B.G., Graham, C.H. and Parra, J.L. (2017) ‘The role of environment, </w:t>
      </w:r>
      <w:proofErr w:type="gramStart"/>
      <w:r w:rsidRPr="007B5C24">
        <w:t>dispersal</w:t>
      </w:r>
      <w:proofErr w:type="gramEnd"/>
      <w:r w:rsidRPr="007B5C24">
        <w:t xml:space="preserve"> and competition in explaining reduced co-occurrence among related species’, </w:t>
      </w:r>
      <w:proofErr w:type="spellStart"/>
      <w:r w:rsidRPr="007B5C24">
        <w:rPr>
          <w:i/>
          <w:iCs/>
        </w:rPr>
        <w:t>PloS</w:t>
      </w:r>
      <w:proofErr w:type="spellEnd"/>
      <w:r w:rsidRPr="007B5C24">
        <w:rPr>
          <w:i/>
          <w:iCs/>
        </w:rPr>
        <w:t xml:space="preserve"> one</w:t>
      </w:r>
      <w:r w:rsidRPr="007B5C24">
        <w:t>, 12(11), p. e0185493. Available at: https://doi.org/10.1371/journal.pone.0185493.</w:t>
      </w:r>
    </w:p>
    <w:p w14:paraId="5E09647D" w14:textId="77777777" w:rsidR="007B5C24" w:rsidRPr="007B5C24" w:rsidRDefault="007B5C24" w:rsidP="007B5C24">
      <w:pPr>
        <w:pStyle w:val="Bibliography"/>
      </w:pPr>
      <w:r w:rsidRPr="007B5C24">
        <w:t xml:space="preserve">Werner, E.E. </w:t>
      </w:r>
      <w:r w:rsidRPr="007B5C24">
        <w:rPr>
          <w:i/>
          <w:iCs/>
        </w:rPr>
        <w:t>et al.</w:t>
      </w:r>
      <w:r w:rsidRPr="007B5C24">
        <w:t xml:space="preserve"> (2007) ‘Amphibian species richness across environmental gradients’, </w:t>
      </w:r>
      <w:r w:rsidRPr="007B5C24">
        <w:rPr>
          <w:i/>
          <w:iCs/>
        </w:rPr>
        <w:t>Oikos</w:t>
      </w:r>
      <w:r w:rsidRPr="007B5C24">
        <w:t>, 116(10), pp. 1697–1712. Available at: https://doi.org/10.1111/j.0030-1299.2007.15935.x.</w:t>
      </w:r>
    </w:p>
    <w:p w14:paraId="296109B2" w14:textId="77777777" w:rsidR="007B5C24" w:rsidRPr="007B5C24" w:rsidRDefault="007B5C24" w:rsidP="007B5C24">
      <w:pPr>
        <w:pStyle w:val="Bibliography"/>
      </w:pPr>
      <w:proofErr w:type="spellStart"/>
      <w:r w:rsidRPr="007B5C24">
        <w:t>Youker</w:t>
      </w:r>
      <w:proofErr w:type="spellEnd"/>
      <w:r w:rsidRPr="007B5C24">
        <w:t xml:space="preserve">-Smith, T. </w:t>
      </w:r>
      <w:r w:rsidRPr="007B5C24">
        <w:rPr>
          <w:i/>
          <w:iCs/>
        </w:rPr>
        <w:t>et al.</w:t>
      </w:r>
      <w:r w:rsidRPr="007B5C24">
        <w:t xml:space="preserve"> (2018) ‘Environmental Drivers of </w:t>
      </w:r>
      <w:proofErr w:type="spellStart"/>
      <w:r w:rsidRPr="007B5C24">
        <w:t>Ranavirus</w:t>
      </w:r>
      <w:proofErr w:type="spellEnd"/>
      <w:r w:rsidRPr="007B5C24">
        <w:t xml:space="preserve"> in Free-Living Amphibians in Constructed Ponds’, </w:t>
      </w:r>
      <w:proofErr w:type="spellStart"/>
      <w:r w:rsidRPr="007B5C24">
        <w:rPr>
          <w:i/>
          <w:iCs/>
        </w:rPr>
        <w:t>EcoHealth</w:t>
      </w:r>
      <w:proofErr w:type="spellEnd"/>
      <w:r w:rsidRPr="007B5C24">
        <w:t>, 15(3), pp. 608–618. Available at: https://doi.org/10.1007/s10393-018-1350-5.</w:t>
      </w:r>
    </w:p>
    <w:p w14:paraId="63161ACA" w14:textId="1CC8112C"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9"/>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9"/>
      <w:r>
        <w:rPr>
          <w:rStyle w:val="CommentReference"/>
        </w:rPr>
        <w:commentReference w:id="29"/>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182FBEEA" w14:textId="204FBB99" w:rsidR="002770B4" w:rsidRDefault="002770B4">
      <w:pPr>
        <w:rPr>
          <w:sz w:val="24"/>
          <w:szCs w:val="24"/>
        </w:rPr>
      </w:pPr>
      <w:r>
        <w:rPr>
          <w:sz w:val="24"/>
          <w:szCs w:val="24"/>
        </w:rPr>
        <w:br w:type="page"/>
      </w:r>
    </w:p>
    <w:p w14:paraId="0275E128" w14:textId="77777777" w:rsidR="002770B4" w:rsidRDefault="002770B4" w:rsidP="002770B4">
      <w:r>
        <w:lastRenderedPageBreak/>
        <w:t>Equations</w:t>
      </w:r>
    </w:p>
    <w:p w14:paraId="7F4B7D04" w14:textId="77777777" w:rsidR="002770B4" w:rsidRDefault="002770B4"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3110D5F8" w14:textId="77777777" w:rsidR="002770B4" w:rsidRPr="00427D91" w:rsidRDefault="002770B4" w:rsidP="002770B4">
      <m:oMathPara>
        <m:oMathParaPr>
          <m:jc m:val="center"/>
        </m:oMathParaPr>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6DED62FB" w14:textId="77777777" w:rsidR="002770B4" w:rsidRPr="00E84F43" w:rsidRDefault="002770B4" w:rsidP="002770B4"/>
    <w:p w14:paraId="46FB39DC" w14:textId="206970F3" w:rsidR="002770B4" w:rsidRDefault="002770B4" w:rsidP="002770B4">
      <w:r>
        <w:t>Parameters and Variables</w:t>
      </w: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2770B4"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2770B4"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480CC2"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77777777" w:rsidR="002770B4" w:rsidRDefault="002770B4" w:rsidP="002770B4"/>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20244F"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20244F"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480CC2"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480CC2"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7380CDD0" w14:textId="5E939109" w:rsidR="002E6E0F" w:rsidRPr="00DB2F80" w:rsidRDefault="00F82285" w:rsidP="35785D2E">
      <w:pPr>
        <w:spacing w:line="360" w:lineRule="auto"/>
        <w:rPr>
          <w:sz w:val="24"/>
          <w:szCs w:val="24"/>
        </w:rPr>
      </w:pPr>
      <w:r>
        <w:rPr>
          <w:noProof/>
        </w:rPr>
        <w:lastRenderedPageBreak/>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30"/>
      <w:commentRangeStart w:id="31"/>
      <w:r w:rsidRPr="00DB2F80">
        <w:rPr>
          <w:sz w:val="24"/>
          <w:szCs w:val="24"/>
        </w:rPr>
        <w:t>few have high viral loads.</w:t>
      </w:r>
      <w:commentRangeEnd w:id="30"/>
      <w:r w:rsidR="00656B70">
        <w:rPr>
          <w:rStyle w:val="CommentReference"/>
        </w:rPr>
        <w:commentReference w:id="30"/>
      </w:r>
      <w:commentRangeEnd w:id="31"/>
      <w:r w:rsidR="003050A7">
        <w:rPr>
          <w:rStyle w:val="CommentReference"/>
        </w:rPr>
        <w:commentReference w:id="31"/>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2"/>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3" w:name="_o9a017k11u38"/>
      <w:bookmarkEnd w:id="33"/>
      <w:commentRangeEnd w:id="32"/>
      <w:r>
        <w:rPr>
          <w:rStyle w:val="CommentReference"/>
        </w:rPr>
        <w:commentReference w:id="32"/>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7AF8F99B"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5:00Z" w:initials="AP">
    <w:p w14:paraId="419091E3" w14:textId="0F218C8D" w:rsidR="1646E0A0" w:rsidRDefault="1646E0A0">
      <w:pPr>
        <w:pStyle w:val="CommentText"/>
      </w:pPr>
      <w:r>
        <w:t xml:space="preserve">because journal = FE and the intellectual understanding is important in addition to applied angles. </w:t>
      </w:r>
      <w:r>
        <w:rPr>
          <w:rStyle w:val="CommentReference"/>
        </w:rPr>
        <w:annotationRef/>
      </w:r>
    </w:p>
  </w:comment>
  <w:comment w:id="7"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10"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1"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3"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4"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5"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7"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1"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2"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3"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4"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8"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9"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30"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2"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0"/>
  <w15:commentEx w15:paraId="42A2FDC4" w15:paraIdParent="0990CD80" w15:done="0"/>
  <w15:commentEx w15:paraId="419091E3" w15:done="1"/>
  <w15:commentEx w15:paraId="07D932F3" w15:done="0"/>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8FAA0C1" w16cex:dateUtc="2023-10-31T17:15: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419091E3" w16cid:durableId="08FAA0C1"/>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74C98"/>
    <w:rsid w:val="003D7285"/>
    <w:rsid w:val="0040206D"/>
    <w:rsid w:val="004330EA"/>
    <w:rsid w:val="00464E3F"/>
    <w:rsid w:val="00472C52"/>
    <w:rsid w:val="00480CC2"/>
    <w:rsid w:val="004877D2"/>
    <w:rsid w:val="005235B4"/>
    <w:rsid w:val="00554066"/>
    <w:rsid w:val="005942D9"/>
    <w:rsid w:val="005A3BFD"/>
    <w:rsid w:val="005B1D97"/>
    <w:rsid w:val="005B46CA"/>
    <w:rsid w:val="005F16FB"/>
    <w:rsid w:val="00613A5F"/>
    <w:rsid w:val="00634A51"/>
    <w:rsid w:val="00656B70"/>
    <w:rsid w:val="0069435B"/>
    <w:rsid w:val="0077087C"/>
    <w:rsid w:val="00776ACA"/>
    <w:rsid w:val="00782EF5"/>
    <w:rsid w:val="00790E36"/>
    <w:rsid w:val="007B418E"/>
    <w:rsid w:val="007B5C24"/>
    <w:rsid w:val="007D0E7A"/>
    <w:rsid w:val="007E42FC"/>
    <w:rsid w:val="007F0274"/>
    <w:rsid w:val="00802B59"/>
    <w:rsid w:val="008358B7"/>
    <w:rsid w:val="00852ADB"/>
    <w:rsid w:val="008552C2"/>
    <w:rsid w:val="00882F2A"/>
    <w:rsid w:val="008A2624"/>
    <w:rsid w:val="008D10C6"/>
    <w:rsid w:val="00993E75"/>
    <w:rsid w:val="009B1010"/>
    <w:rsid w:val="00A46BF1"/>
    <w:rsid w:val="00A52A81"/>
    <w:rsid w:val="00A54A92"/>
    <w:rsid w:val="00A60272"/>
    <w:rsid w:val="00A74023"/>
    <w:rsid w:val="00A835D7"/>
    <w:rsid w:val="00A85951"/>
    <w:rsid w:val="00AC7ABC"/>
    <w:rsid w:val="00AD0B7D"/>
    <w:rsid w:val="00B52F54"/>
    <w:rsid w:val="00BA751B"/>
    <w:rsid w:val="00BF1BFD"/>
    <w:rsid w:val="00C007ED"/>
    <w:rsid w:val="00C048C2"/>
    <w:rsid w:val="00C74CA9"/>
    <w:rsid w:val="00C77E17"/>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after="240" w:line="240" w:lineRule="auto"/>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0</Pages>
  <Words>31162</Words>
  <Characters>177628</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0</cp:revision>
  <dcterms:created xsi:type="dcterms:W3CDTF">2023-11-01T15:27:00Z</dcterms:created>
  <dcterms:modified xsi:type="dcterms:W3CDTF">2023-11-0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MVFks7Cm","zoteroVersion":"6.0.29","dataVersion":4}</vt:lpwstr>
  </property>
</Properties>
</file>